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79AD753" w14:textId="77777777" w:rsidR="00E73E79" w:rsidRPr="00D0247C" w:rsidRDefault="00175B77">
      <w:pPr>
        <w:rPr>
          <w:rFonts w:ascii="Times New Roman" w:hAnsi="Times New Roman" w:cs="Times New Roman"/>
          <w:b/>
        </w:rPr>
      </w:pPr>
      <w:r w:rsidRPr="00D0247C">
        <w:rPr>
          <w:rFonts w:ascii="Times New Roman" w:hAnsi="Times New Roman" w:cs="Times New Roman"/>
          <w:b/>
        </w:rPr>
        <w:t>Supplementary Table. Quality Assessment of Studies on Physical Activity</w:t>
      </w:r>
      <w:r w:rsidR="00C06D1C" w:rsidRPr="00D0247C">
        <w:rPr>
          <w:rFonts w:ascii="Times New Roman" w:hAnsi="Times New Roman" w:cs="Times New Roman"/>
          <w:b/>
        </w:rPr>
        <w:t xml:space="preserve"> and Sedentary </w:t>
      </w:r>
      <w:proofErr w:type="spellStart"/>
      <w:r w:rsidR="00C06D1C" w:rsidRPr="00D0247C">
        <w:rPr>
          <w:rFonts w:ascii="Times New Roman" w:hAnsi="Times New Roman" w:cs="Times New Roman"/>
          <w:b/>
        </w:rPr>
        <w:t>Behaviour</w:t>
      </w:r>
      <w:proofErr w:type="spellEnd"/>
      <w:r w:rsidRPr="00D0247C">
        <w:rPr>
          <w:rFonts w:ascii="Times New Roman" w:hAnsi="Times New Roman" w:cs="Times New Roman"/>
          <w:b/>
        </w:rPr>
        <w:t xml:space="preserve"> in the Arabian Peninsula</w:t>
      </w:r>
    </w:p>
    <w:tbl>
      <w:tblPr>
        <w:tblW w:w="150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648"/>
        <w:gridCol w:w="3595"/>
        <w:gridCol w:w="720"/>
        <w:gridCol w:w="619"/>
        <w:gridCol w:w="1001"/>
        <w:gridCol w:w="619"/>
        <w:gridCol w:w="620"/>
        <w:gridCol w:w="1191"/>
        <w:gridCol w:w="620"/>
        <w:gridCol w:w="2493"/>
        <w:gridCol w:w="2880"/>
      </w:tblGrid>
      <w:tr w:rsidR="001D70F7" w:rsidRPr="00D0247C" w14:paraId="26D570B3" w14:textId="77777777" w:rsidTr="00065A25">
        <w:trPr>
          <w:trHeight w:val="300"/>
        </w:trPr>
        <w:tc>
          <w:tcPr>
            <w:tcW w:w="648" w:type="dxa"/>
            <w:vMerge w:val="restart"/>
            <w:shd w:val="clear" w:color="auto" w:fill="auto"/>
            <w:noWrap/>
            <w:vAlign w:val="center"/>
            <w:hideMark/>
          </w:tcPr>
          <w:p w14:paraId="2A4353AF" w14:textId="77777777" w:rsidR="00175B77" w:rsidRPr="00D0247C" w:rsidRDefault="00175B7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D0247C">
              <w:rPr>
                <w:rFonts w:ascii="Times New Roman" w:eastAsia="Times New Roman" w:hAnsi="Times New Roman" w:cs="Times New Roman"/>
                <w:b/>
              </w:rPr>
              <w:t>No.</w:t>
            </w:r>
          </w:p>
        </w:tc>
        <w:tc>
          <w:tcPr>
            <w:tcW w:w="3595" w:type="dxa"/>
            <w:vMerge w:val="restart"/>
            <w:shd w:val="clear" w:color="auto" w:fill="auto"/>
            <w:noWrap/>
            <w:vAlign w:val="center"/>
            <w:hideMark/>
          </w:tcPr>
          <w:p w14:paraId="73EE33D1" w14:textId="77777777" w:rsidR="00175B77" w:rsidRPr="00D0247C" w:rsidRDefault="00175B7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D0247C">
              <w:rPr>
                <w:rFonts w:ascii="Times New Roman" w:eastAsia="Times New Roman" w:hAnsi="Times New Roman" w:cs="Times New Roman"/>
                <w:b/>
                <w:bCs/>
              </w:rPr>
              <w:t>Authors (Year)</w:t>
            </w:r>
          </w:p>
        </w:tc>
        <w:tc>
          <w:tcPr>
            <w:tcW w:w="720" w:type="dxa"/>
            <w:vMerge w:val="restart"/>
            <w:shd w:val="clear" w:color="auto" w:fill="auto"/>
            <w:noWrap/>
            <w:textDirection w:val="btLr"/>
            <w:vAlign w:val="center"/>
            <w:hideMark/>
          </w:tcPr>
          <w:p w14:paraId="1446D190" w14:textId="77777777" w:rsidR="00175B77" w:rsidRPr="00D0247C" w:rsidRDefault="00175B77" w:rsidP="00C06D1C">
            <w:pPr>
              <w:spacing w:after="0" w:line="240" w:lineRule="auto"/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b/>
                <w:bCs/>
              </w:rPr>
              <w:t>Published Table(s)</w:t>
            </w:r>
          </w:p>
        </w:tc>
        <w:tc>
          <w:tcPr>
            <w:tcW w:w="4670" w:type="dxa"/>
            <w:gridSpan w:val="6"/>
            <w:shd w:val="clear" w:color="auto" w:fill="auto"/>
            <w:noWrap/>
            <w:vAlign w:val="center"/>
            <w:hideMark/>
          </w:tcPr>
          <w:p w14:paraId="7BE245DE" w14:textId="77777777" w:rsidR="00175B77" w:rsidRPr="00D0247C" w:rsidRDefault="00175B7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D0247C">
              <w:rPr>
                <w:rFonts w:ascii="Times New Roman" w:eastAsia="Times New Roman" w:hAnsi="Times New Roman" w:cs="Times New Roman"/>
                <w:b/>
              </w:rPr>
              <w:t xml:space="preserve">Quality </w:t>
            </w:r>
            <w:proofErr w:type="spellStart"/>
            <w:r w:rsidR="00C06D1C" w:rsidRPr="00D0247C">
              <w:rPr>
                <w:rFonts w:ascii="Times New Roman" w:eastAsia="Times New Roman" w:hAnsi="Times New Roman" w:cs="Times New Roman"/>
                <w:b/>
              </w:rPr>
              <w:t>Assessment</w:t>
            </w:r>
            <w:r w:rsidR="00C06D1C" w:rsidRPr="00D0247C">
              <w:rPr>
                <w:rFonts w:ascii="Times New Roman" w:eastAsia="Times New Roman" w:hAnsi="Times New Roman" w:cs="Times New Roman"/>
                <w:b/>
                <w:vertAlign w:val="superscript"/>
              </w:rPr>
              <w:t>a</w:t>
            </w:r>
            <w:proofErr w:type="spellEnd"/>
          </w:p>
        </w:tc>
        <w:tc>
          <w:tcPr>
            <w:tcW w:w="5373" w:type="dxa"/>
            <w:gridSpan w:val="2"/>
            <w:shd w:val="clear" w:color="auto" w:fill="auto"/>
            <w:noWrap/>
            <w:vAlign w:val="center"/>
            <w:hideMark/>
          </w:tcPr>
          <w:p w14:paraId="329F5D92" w14:textId="77777777" w:rsidR="00175B77" w:rsidRPr="00D0247C" w:rsidRDefault="00175B7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  <w:b/>
              </w:rPr>
              <w:t>Tools</w:t>
            </w:r>
            <w:r w:rsidR="000E789F" w:rsidRPr="00D0247C">
              <w:rPr>
                <w:rFonts w:ascii="Times New Roman" w:eastAsia="Times New Roman" w:hAnsi="Times New Roman" w:cs="Times New Roman"/>
                <w:b/>
                <w:vertAlign w:val="superscript"/>
              </w:rPr>
              <w:t>b</w:t>
            </w:r>
            <w:proofErr w:type="spellEnd"/>
          </w:p>
        </w:tc>
      </w:tr>
      <w:tr w:rsidR="001D70F7" w:rsidRPr="00D0247C" w14:paraId="76C4086E" w14:textId="77777777" w:rsidTr="00065A25">
        <w:trPr>
          <w:cantSplit/>
          <w:trHeight w:val="1754"/>
        </w:trPr>
        <w:tc>
          <w:tcPr>
            <w:tcW w:w="648" w:type="dxa"/>
            <w:vMerge/>
            <w:shd w:val="clear" w:color="auto" w:fill="auto"/>
            <w:noWrap/>
            <w:hideMark/>
          </w:tcPr>
          <w:p w14:paraId="65514184" w14:textId="77777777" w:rsidR="00175B77" w:rsidRPr="00D0247C" w:rsidRDefault="00175B7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</w:p>
        </w:tc>
        <w:tc>
          <w:tcPr>
            <w:tcW w:w="3595" w:type="dxa"/>
            <w:vMerge/>
            <w:shd w:val="clear" w:color="auto" w:fill="auto"/>
            <w:vAlign w:val="center"/>
            <w:hideMark/>
          </w:tcPr>
          <w:p w14:paraId="794B5185" w14:textId="77777777" w:rsidR="00175B77" w:rsidRPr="00D0247C" w:rsidRDefault="00175B77" w:rsidP="00C06D1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720" w:type="dxa"/>
            <w:vMerge/>
            <w:shd w:val="clear" w:color="auto" w:fill="auto"/>
            <w:vAlign w:val="center"/>
            <w:hideMark/>
          </w:tcPr>
          <w:p w14:paraId="59836316" w14:textId="77777777" w:rsidR="00175B77" w:rsidRPr="00D0247C" w:rsidRDefault="00175B7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  <w:tc>
          <w:tcPr>
            <w:tcW w:w="619" w:type="dxa"/>
            <w:shd w:val="clear" w:color="auto" w:fill="auto"/>
            <w:noWrap/>
            <w:textDirection w:val="btLr"/>
            <w:vAlign w:val="center"/>
            <w:hideMark/>
          </w:tcPr>
          <w:p w14:paraId="207D21EE" w14:textId="77777777" w:rsidR="00175B77" w:rsidRPr="00D0247C" w:rsidRDefault="00175B77" w:rsidP="00C06D1C">
            <w:pPr>
              <w:spacing w:after="0" w:line="240" w:lineRule="auto"/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D0247C">
              <w:rPr>
                <w:rFonts w:ascii="Times New Roman" w:eastAsia="Times New Roman" w:hAnsi="Times New Roman" w:cs="Times New Roman"/>
                <w:b/>
              </w:rPr>
              <w:t>Eligibility</w:t>
            </w:r>
          </w:p>
        </w:tc>
        <w:tc>
          <w:tcPr>
            <w:tcW w:w="1001" w:type="dxa"/>
            <w:shd w:val="clear" w:color="auto" w:fill="auto"/>
            <w:noWrap/>
            <w:textDirection w:val="btLr"/>
            <w:vAlign w:val="center"/>
            <w:hideMark/>
          </w:tcPr>
          <w:p w14:paraId="7B8B6041" w14:textId="77777777" w:rsidR="00175B77" w:rsidRPr="00D0247C" w:rsidRDefault="00175B77" w:rsidP="00C06D1C">
            <w:pPr>
              <w:spacing w:after="0" w:line="240" w:lineRule="auto"/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D0247C">
              <w:rPr>
                <w:rFonts w:ascii="Times New Roman" w:eastAsia="Times New Roman" w:hAnsi="Times New Roman" w:cs="Times New Roman"/>
                <w:b/>
              </w:rPr>
              <w:t>Randomization</w:t>
            </w:r>
          </w:p>
          <w:p w14:paraId="2CF891AE" w14:textId="77777777" w:rsidR="003D2522" w:rsidRPr="00D0247C" w:rsidRDefault="003D2522" w:rsidP="00C06D1C">
            <w:pPr>
              <w:spacing w:after="0" w:line="240" w:lineRule="auto"/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D0247C">
              <w:rPr>
                <w:rFonts w:ascii="Times New Roman" w:eastAsia="Times New Roman" w:hAnsi="Times New Roman" w:cs="Times New Roman"/>
                <w:b/>
              </w:rPr>
              <w:t>(Q: Sample selection)</w:t>
            </w:r>
          </w:p>
        </w:tc>
        <w:tc>
          <w:tcPr>
            <w:tcW w:w="619" w:type="dxa"/>
            <w:shd w:val="clear" w:color="auto" w:fill="auto"/>
            <w:noWrap/>
            <w:textDirection w:val="btLr"/>
            <w:vAlign w:val="center"/>
            <w:hideMark/>
          </w:tcPr>
          <w:p w14:paraId="56F9819F" w14:textId="77777777" w:rsidR="00175B77" w:rsidRPr="00D0247C" w:rsidRDefault="00175B77" w:rsidP="00C06D1C">
            <w:pPr>
              <w:spacing w:after="0" w:line="240" w:lineRule="auto"/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D0247C">
              <w:rPr>
                <w:rFonts w:ascii="Times New Roman" w:eastAsia="Times New Roman" w:hAnsi="Times New Roman" w:cs="Times New Roman"/>
                <w:b/>
              </w:rPr>
              <w:t>Sample Description</w:t>
            </w:r>
          </w:p>
        </w:tc>
        <w:tc>
          <w:tcPr>
            <w:tcW w:w="620" w:type="dxa"/>
            <w:shd w:val="clear" w:color="auto" w:fill="auto"/>
            <w:noWrap/>
            <w:textDirection w:val="btLr"/>
            <w:vAlign w:val="center"/>
            <w:hideMark/>
          </w:tcPr>
          <w:p w14:paraId="3CEEA08E" w14:textId="77777777" w:rsidR="00175B77" w:rsidRPr="00D0247C" w:rsidRDefault="00175B77" w:rsidP="00C06D1C">
            <w:pPr>
              <w:spacing w:after="0" w:line="240" w:lineRule="auto"/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D0247C">
              <w:rPr>
                <w:rFonts w:ascii="Times New Roman" w:eastAsia="Times New Roman" w:hAnsi="Times New Roman" w:cs="Times New Roman"/>
                <w:b/>
              </w:rPr>
              <w:t>PA/SB</w:t>
            </w:r>
          </w:p>
        </w:tc>
        <w:tc>
          <w:tcPr>
            <w:tcW w:w="1191" w:type="dxa"/>
            <w:shd w:val="clear" w:color="auto" w:fill="auto"/>
            <w:noWrap/>
            <w:textDirection w:val="btLr"/>
            <w:vAlign w:val="center"/>
            <w:hideMark/>
          </w:tcPr>
          <w:p w14:paraId="299241BA" w14:textId="77777777" w:rsidR="00175B77" w:rsidRPr="00D0247C" w:rsidRDefault="00175B77" w:rsidP="00C06D1C">
            <w:pPr>
              <w:spacing w:after="0" w:line="240" w:lineRule="auto"/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D0247C">
              <w:rPr>
                <w:rFonts w:ascii="Times New Roman" w:eastAsia="Times New Roman" w:hAnsi="Times New Roman" w:cs="Times New Roman"/>
                <w:b/>
              </w:rPr>
              <w:t>Co-variates</w:t>
            </w:r>
          </w:p>
          <w:p w14:paraId="6AF043C0" w14:textId="77777777" w:rsidR="003D2522" w:rsidRPr="00D0247C" w:rsidRDefault="003D2522" w:rsidP="00C06D1C">
            <w:pPr>
              <w:spacing w:after="0" w:line="240" w:lineRule="auto"/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D0247C">
              <w:rPr>
                <w:rFonts w:ascii="Times New Roman" w:eastAsia="Times New Roman" w:hAnsi="Times New Roman" w:cs="Times New Roman"/>
                <w:b/>
              </w:rPr>
              <w:t>(Q: Analysis and Interpre</w:t>
            </w:r>
            <w:r w:rsidR="00C06D1C" w:rsidRPr="00D0247C">
              <w:rPr>
                <w:rFonts w:ascii="Times New Roman" w:eastAsia="Times New Roman" w:hAnsi="Times New Roman" w:cs="Times New Roman"/>
                <w:b/>
              </w:rPr>
              <w:t>t</w:t>
            </w:r>
            <w:r w:rsidRPr="00D0247C">
              <w:rPr>
                <w:rFonts w:ascii="Times New Roman" w:eastAsia="Times New Roman" w:hAnsi="Times New Roman" w:cs="Times New Roman"/>
                <w:b/>
              </w:rPr>
              <w:t>ation</w:t>
            </w:r>
          </w:p>
        </w:tc>
        <w:tc>
          <w:tcPr>
            <w:tcW w:w="620" w:type="dxa"/>
            <w:shd w:val="clear" w:color="auto" w:fill="auto"/>
            <w:noWrap/>
            <w:textDirection w:val="btLr"/>
            <w:vAlign w:val="center"/>
            <w:hideMark/>
          </w:tcPr>
          <w:p w14:paraId="1E640C05" w14:textId="77777777" w:rsidR="00175B77" w:rsidRPr="00D0247C" w:rsidRDefault="00175B77" w:rsidP="00C06D1C">
            <w:pPr>
              <w:spacing w:after="0" w:line="240" w:lineRule="auto"/>
              <w:ind w:left="113" w:right="113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D0247C">
              <w:rPr>
                <w:rFonts w:ascii="Times New Roman" w:eastAsia="Times New Roman" w:hAnsi="Times New Roman" w:cs="Times New Roman"/>
                <w:b/>
              </w:rPr>
              <w:t>Total</w:t>
            </w:r>
          </w:p>
        </w:tc>
        <w:tc>
          <w:tcPr>
            <w:tcW w:w="2493" w:type="dxa"/>
            <w:shd w:val="clear" w:color="auto" w:fill="auto"/>
            <w:noWrap/>
            <w:vAlign w:val="center"/>
            <w:hideMark/>
          </w:tcPr>
          <w:p w14:paraId="7F2DEB9D" w14:textId="77777777" w:rsidR="00175B77" w:rsidRPr="00D0247C" w:rsidRDefault="00B53256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D0247C">
              <w:rPr>
                <w:rFonts w:ascii="Times New Roman" w:eastAsia="Times New Roman" w:hAnsi="Times New Roman" w:cs="Times New Roman"/>
                <w:b/>
              </w:rPr>
              <w:t>Physical Activity (Type</w:t>
            </w:r>
            <w:r w:rsidR="00175B77" w:rsidRPr="00D0247C">
              <w:rPr>
                <w:rFonts w:ascii="Times New Roman" w:eastAsia="Times New Roman" w:hAnsi="Times New Roman" w:cs="Times New Roman"/>
                <w:b/>
              </w:rPr>
              <w:t>)</w:t>
            </w:r>
            <w:r w:rsidR="00157941" w:rsidRPr="00D0247C">
              <w:rPr>
                <w:rFonts w:ascii="Times New Roman" w:eastAsia="Times New Roman" w:hAnsi="Times New Roman" w:cs="Times New Roman"/>
                <w:b/>
              </w:rPr>
              <w:t>c</w:t>
            </w:r>
          </w:p>
        </w:tc>
        <w:tc>
          <w:tcPr>
            <w:tcW w:w="2880" w:type="dxa"/>
            <w:shd w:val="clear" w:color="auto" w:fill="auto"/>
            <w:noWrap/>
            <w:vAlign w:val="center"/>
            <w:hideMark/>
          </w:tcPr>
          <w:p w14:paraId="1FB4D109" w14:textId="77777777" w:rsidR="00175B77" w:rsidRPr="00D0247C" w:rsidRDefault="00175B7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</w:rPr>
            </w:pPr>
            <w:r w:rsidRPr="00D0247C">
              <w:rPr>
                <w:rFonts w:ascii="Times New Roman" w:eastAsia="Times New Roman" w:hAnsi="Times New Roman" w:cs="Times New Roman"/>
                <w:b/>
              </w:rPr>
              <w:t>Sedentary Behavior (Type)</w:t>
            </w:r>
          </w:p>
        </w:tc>
      </w:tr>
      <w:tr w:rsidR="001D70F7" w:rsidRPr="00D0247C" w14:paraId="7395287E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05C5AEAA" w14:textId="294992BA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3595" w:type="dxa"/>
            <w:shd w:val="clear" w:color="auto" w:fill="auto"/>
          </w:tcPr>
          <w:p w14:paraId="0BCA57A0" w14:textId="7F4E3AA1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Abd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-El-Fattah </w:t>
            </w:r>
            <w:r w:rsidR="00230556">
              <w:rPr>
                <w:rFonts w:ascii="Times New Roman" w:eastAsia="Times New Roman" w:hAnsi="Times New Roman" w:cs="Times New Roman"/>
              </w:rPr>
              <w:t xml:space="preserve">SM </w:t>
            </w:r>
            <w:r w:rsidRPr="00D0247C">
              <w:rPr>
                <w:rFonts w:ascii="Times New Roman" w:eastAsia="Times New Roman" w:hAnsi="Times New Roman" w:cs="Times New Roman"/>
              </w:rPr>
              <w:t>(2015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Abd-El-Fattah&lt;/Author&gt;&lt;Year&gt;2015&lt;/Year&gt;&lt;RecNum&gt;4105&lt;/RecNum&gt;&lt;DisplayText&gt;[1]&lt;/DisplayText&gt;&lt;record&gt;&lt;rec-number&gt;4105&lt;/rec-number&gt;&lt;foreign-keys&gt;&lt;key app="EN" db-id="ptr5wtrz350x28exzvy50aakew09rsfxts2z" timestamp="1464264907"&gt;4105&lt;/key&gt;&lt;/foreign-keys&gt;&lt;ref-type name="Journal Article"&gt;17&lt;/ref-type&gt;&lt;contributors&gt;&lt;authors&gt;&lt;author&gt;*Abd-El-Fattah, Sabry M.&lt;/author&gt;&lt;/authors&gt;&lt;/contributors&gt;&lt;titles&gt;&lt;title&gt;Rasch Rating Scale Analysis of the Arabic Version of the Physical Activity Self-Efficacy Scale for Adolescents: A Social Cognitive Perspective&lt;/title&gt;&lt;secondary-title&gt;Psychology&lt;/secondary-title&gt;&lt;/titles&gt;&lt;periodical&gt;&lt;full-title&gt;Psychology&lt;/full-title&gt;&lt;/periodical&gt;&lt;pages&gt;2161-2180&lt;/pages&gt;&lt;volume&gt;06&lt;/volume&gt;&lt;number&gt;16&lt;/number&gt;&lt;dates&gt;&lt;year&gt;2015&lt;/year&gt;&lt;/dates&gt;&lt;isbn&gt;2152-7180&amp;#xD;2152-7199&lt;/isbn&gt;&lt;urls&gt;&lt;/urls&gt;&lt;electronic-resource-num&gt;10.4236/psych.2015.616213&lt;/electronic-resource-num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1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6C903A83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619" w:type="dxa"/>
            <w:shd w:val="clear" w:color="auto" w:fill="auto"/>
            <w:noWrap/>
          </w:tcPr>
          <w:p w14:paraId="7421A5ED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49E77C7E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19" w:type="dxa"/>
            <w:shd w:val="clear" w:color="auto" w:fill="auto"/>
            <w:noWrap/>
          </w:tcPr>
          <w:p w14:paraId="509FD04E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1E0714B5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10B22B77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</w:tcPr>
          <w:p w14:paraId="1E3A2131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2493" w:type="dxa"/>
            <w:shd w:val="clear" w:color="auto" w:fill="auto"/>
            <w:noWrap/>
          </w:tcPr>
          <w:p w14:paraId="371807AE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PASESA</w:t>
            </w:r>
          </w:p>
        </w:tc>
        <w:tc>
          <w:tcPr>
            <w:tcW w:w="2880" w:type="dxa"/>
            <w:shd w:val="clear" w:color="auto" w:fill="auto"/>
            <w:noWrap/>
          </w:tcPr>
          <w:p w14:paraId="2FEB5E80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D70F7" w:rsidRPr="00D0247C" w14:paraId="4A57A486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3C3F5B5E" w14:textId="068EAFC8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3595" w:type="dxa"/>
            <w:shd w:val="clear" w:color="auto" w:fill="auto"/>
          </w:tcPr>
          <w:p w14:paraId="65A0E6B5" w14:textId="299FA4C4" w:rsidR="001D70F7" w:rsidRPr="00D0247C" w:rsidRDefault="00230556" w:rsidP="004A63C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 xml:space="preserve">Abdi S, 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Sadiya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A,</w:t>
            </w:r>
            <w:r w:rsidR="001D70F7" w:rsidRPr="00D0247C">
              <w:rPr>
                <w:rFonts w:ascii="Times New Roman" w:eastAsia="Times New Roman" w:hAnsi="Times New Roman" w:cs="Times New Roman"/>
              </w:rPr>
              <w:t xml:space="preserve"> et al (2015)</w: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Abdi&lt;/Author&gt;&lt;Year&gt;2015&lt;/Year&gt;&lt;RecNum&gt;4106&lt;/RecNum&gt;&lt;DisplayText&gt;[2]&lt;/DisplayText&gt;&lt;record&gt;&lt;rec-number&gt;4106&lt;/rec-number&gt;&lt;foreign-keys&gt;&lt;key app="EN" db-id="ptr5wtrz350x28exzvy50aakew09rsfxts2z" timestamp="1464264907"&gt;4106&lt;/key&gt;&lt;/foreign-keys&gt;&lt;ref-type name="Journal Article"&gt;17&lt;/ref-type&gt;&lt;contributors&gt;&lt;authors&gt;&lt;author&gt;*Abdi, Sarah&lt;/author&gt;&lt;author&gt;Sadiya, Amena&lt;/author&gt;&lt;author&gt;Ali, Samia&lt;/author&gt;&lt;author&gt;Varghese, Shiby&lt;/author&gt;&lt;author&gt;Abusnana, Salah&lt;/author&gt;&lt;/authors&gt;&lt;/contributors&gt;&lt;titles&gt;&lt;title&gt;Behavioural Lifestyle Intervention Study (BLIS) in patients with type 2 diabetes in the United Arab Emirates: A randomized controlled trial&lt;/title&gt;&lt;secondary-title&gt;BMC Nutrition&lt;/secondary-title&gt;&lt;/titles&gt;&lt;periodical&gt;&lt;full-title&gt;BMC Nutrition&lt;/full-title&gt;&lt;/periodical&gt;&lt;pages&gt;1&lt;/pages&gt;&lt;volume&gt;1&lt;/volume&gt;&lt;number&gt;1&lt;/number&gt;&lt;dates&gt;&lt;year&gt;2015&lt;/year&gt;&lt;/dates&gt;&lt;isbn&gt;2055-0928&lt;/isbn&gt;&lt;urls&gt;&lt;/urls&gt;&lt;/record&gt;&lt;/Cite&gt;&lt;/EndNote&gt;</w:instrTex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4A63CC" w:rsidRPr="00D0247C">
              <w:rPr>
                <w:rFonts w:ascii="Times New Roman" w:eastAsia="Times New Roman" w:hAnsi="Times New Roman" w:cs="Times New Roman"/>
                <w:noProof/>
              </w:rPr>
              <w:t>[2]</w: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68BFAB7B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</w:tcPr>
          <w:p w14:paraId="1C2285F2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73795CD8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11EBB2B2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1A33239E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36EA2CC8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</w:tcPr>
          <w:p w14:paraId="50C4B9F7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</w:tcPr>
          <w:p w14:paraId="261F133F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PA intervention</w:t>
            </w:r>
          </w:p>
        </w:tc>
        <w:tc>
          <w:tcPr>
            <w:tcW w:w="2880" w:type="dxa"/>
            <w:shd w:val="clear" w:color="auto" w:fill="auto"/>
            <w:noWrap/>
          </w:tcPr>
          <w:p w14:paraId="11321B8D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D70F7" w:rsidRPr="00D0247C" w14:paraId="46DA8ED4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1F4F7A47" w14:textId="2AFA46B4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3595" w:type="dxa"/>
            <w:shd w:val="clear" w:color="auto" w:fill="auto"/>
            <w:hideMark/>
          </w:tcPr>
          <w:p w14:paraId="4712C837" w14:textId="1946C36D" w:rsidR="001D70F7" w:rsidRPr="00D0247C" w:rsidRDefault="00230556" w:rsidP="00230556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Abduelkarem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A and Sackville M</w:t>
            </w:r>
            <w:r w:rsidR="001D70F7" w:rsidRPr="00D0247C">
              <w:rPr>
                <w:rFonts w:ascii="Times New Roman" w:eastAsia="Times New Roman" w:hAnsi="Times New Roman" w:cs="Times New Roman"/>
              </w:rPr>
              <w:t xml:space="preserve"> (2009)</w:t>
            </w:r>
            <w:r w:rsidR="001D70F7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Abduelkarem&lt;/Author&gt;&lt;Year&gt;2009&lt;/Year&gt;&lt;RecNum&gt;2683&lt;/RecNum&gt;&lt;DisplayText&gt;[3]&lt;/DisplayText&gt;&lt;record&gt;&lt;rec-number&gt;2683&lt;/rec-number&gt;&lt;foreign-keys&gt;&lt;key app="EN" db-id="ptr5wtrz350x28exzvy50aakew09rsfxts2z" timestamp="0"&gt;2683&lt;/key&gt;&lt;/foreign-keys&gt;&lt;ref-type name="Journal Article"&gt;17&lt;/ref-type&gt;&lt;contributors&gt;&lt;authors&gt;&lt;author&gt;*Abduelkarem, A.&lt;/author&gt;&lt;author&gt;Sackville, M.&lt;/author&gt;&lt;/authors&gt;&lt;/contributors&gt;&lt;auth-address&gt;Department of Clinical Pharmacy and Pharmacy Practice, Faculty of Pharmacy and Health Sciences, Ajman, UAE.&lt;/auth-address&gt;&lt;titles&gt;&lt;title&gt;Changes of some Health Indicators in Patients with Type 2 Diabetes: A Prospective Study in three Community Pharmacies in Sharjah, United Arab Emirates&lt;/title&gt;&lt;secondary-title&gt;Libyan J Med&lt;/secondary-title&gt;&lt;/titles&gt;&lt;periodical&gt;&lt;full-title&gt;Libyan J Med&lt;/full-title&gt;&lt;/periodical&gt;&lt;pages&gt;31-6&lt;/pages&gt;&lt;volume&gt;4&lt;/volume&gt;&lt;number&gt;1&lt;/number&gt;&lt;edition&gt;2009/01/01&lt;/edition&gt;&lt;dates&gt;&lt;year&gt;2009&lt;/year&gt;&lt;/dates&gt;&lt;isbn&gt;1993-2820 (Print)&amp;#xD;1819-6357 (Linking)&lt;/isbn&gt;&lt;accession-num&gt;21483500&lt;/accession-num&gt;&lt;urls&gt;&lt;related-urls&gt;&lt;url&gt;http://www.ncbi.nlm.nih.gov/entrez/query.fcgi?cmd=Retrieve&amp;amp;db=PubMed&amp;amp;dopt=Citation&amp;amp;list_uids=21483500&lt;/url&gt;&lt;/related-urls&gt;&lt;/urls&gt;&lt;electronic-resource-num&gt;10.4176/080918&lt;/electronic-resource-num&gt;&lt;language&gt;eng&lt;/language&gt;&lt;/record&gt;&lt;/Cite&gt;&lt;/EndNote&gt;</w:instrText>
            </w:r>
            <w:r w:rsidR="001D70F7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4A63CC" w:rsidRPr="00D0247C">
              <w:rPr>
                <w:rFonts w:ascii="Times New Roman" w:eastAsia="Times New Roman" w:hAnsi="Times New Roman" w:cs="Times New Roman"/>
                <w:noProof/>
              </w:rPr>
              <w:t>[3]</w:t>
            </w:r>
            <w:r w:rsidR="001D70F7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3697B854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758739E4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5FC4D5B0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1D46B681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3CD4261D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31C709AB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3BCAA483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681602B0" w14:textId="77777777" w:rsidR="001D70F7" w:rsidRPr="00D0247C" w:rsidRDefault="001D70F7" w:rsidP="00C06D1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SDSCA (Total)</w:t>
            </w:r>
          </w:p>
        </w:tc>
        <w:tc>
          <w:tcPr>
            <w:tcW w:w="2880" w:type="dxa"/>
            <w:shd w:val="clear" w:color="auto" w:fill="auto"/>
          </w:tcPr>
          <w:p w14:paraId="2F72169F" w14:textId="77777777" w:rsidR="001D70F7" w:rsidRPr="00D0247C" w:rsidRDefault="001D70F7" w:rsidP="00C06D1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</w:tr>
      <w:tr w:rsidR="001D70F7" w:rsidRPr="00D0247C" w14:paraId="78970D8B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49A63647" w14:textId="5E771FF6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3595" w:type="dxa"/>
            <w:shd w:val="clear" w:color="auto" w:fill="auto"/>
            <w:hideMark/>
          </w:tcPr>
          <w:p w14:paraId="087D24C7" w14:textId="5BE5E6C6" w:rsidR="001D70F7" w:rsidRPr="00D0247C" w:rsidRDefault="001D70F7" w:rsidP="004A63C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AboZaid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</w:t>
            </w:r>
            <w:r w:rsidR="00230556">
              <w:rPr>
                <w:rFonts w:ascii="Times New Roman" w:eastAsia="Times New Roman" w:hAnsi="Times New Roman" w:cs="Times New Roman"/>
              </w:rPr>
              <w:t xml:space="preserve">HA and </w:t>
            </w:r>
            <w:proofErr w:type="spellStart"/>
            <w:r w:rsidR="00230556">
              <w:rPr>
                <w:rFonts w:ascii="Times New Roman" w:eastAsia="Times New Roman" w:hAnsi="Times New Roman" w:cs="Times New Roman"/>
              </w:rPr>
              <w:t>Farahat</w:t>
            </w:r>
            <w:proofErr w:type="spellEnd"/>
            <w:r w:rsidR="00230556">
              <w:rPr>
                <w:rFonts w:ascii="Times New Roman" w:eastAsia="Times New Roman" w:hAnsi="Times New Roman" w:cs="Times New Roman"/>
              </w:rPr>
              <w:t xml:space="preserve"> FM </w:t>
            </w:r>
            <w:r w:rsidRPr="00D0247C">
              <w:rPr>
                <w:rFonts w:ascii="Times New Roman" w:eastAsia="Times New Roman" w:hAnsi="Times New Roman" w:cs="Times New Roman"/>
              </w:rPr>
              <w:t>(2010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AboZaid&lt;/Author&gt;&lt;Year&gt;2010&lt;/Year&gt;&lt;RecNum&gt;2977&lt;/RecNum&gt;&lt;DisplayText&gt;[4]&lt;/DisplayText&gt;&lt;record&gt;&lt;rec-number&gt;2977&lt;/rec-number&gt;&lt;foreign-keys&gt;&lt;key app="EN" db-id="ptr5wtrz350x28exzvy50aakew09rsfxts2z" timestamp="0"&gt;2977&lt;/key&gt;&lt;/foreign-keys&gt;&lt;ref-type name="Journal Article"&gt;17&lt;/ref-type&gt;&lt;contributors&gt;&lt;authors&gt;&lt;author&gt;*AboZaid, H. A.&lt;/author&gt;&lt;author&gt;Farahat, F. M.&lt;/author&gt;&lt;/authors&gt;&lt;/contributors&gt;&lt;auth-address&gt;Family and Community Medicine Department, Armed Forces Hospitals, Taif, Kingdom of Saudi Arabia.&lt;/auth-address&gt;&lt;titles&gt;&lt;title&gt;Physical activity profile among patients attending family medicine clinics in western Saudi Arabia&lt;/title&gt;&lt;secondary-title&gt;Saudi Med J&lt;/secondary-title&gt;&lt;/titles&gt;&lt;periodical&gt;&lt;full-title&gt;Saudi Med J&lt;/full-title&gt;&lt;/periodical&gt;&lt;pages&gt;428-33&lt;/pages&gt;&lt;volume&gt;31&lt;/volume&gt;&lt;number&gt;4&lt;/number&gt;&lt;edition&gt;2010/04/13&lt;/edition&gt;&lt;keywords&gt;&lt;keyword&gt;Adult&lt;/keyword&gt;&lt;keyword&gt;Cross-Sectional Studies&lt;/keyword&gt;&lt;keyword&gt;*Exercise&lt;/keyword&gt;&lt;keyword&gt;Family Practice&lt;/keyword&gt;&lt;keyword&gt;Female&lt;/keyword&gt;&lt;keyword&gt;*Health Promotion&lt;/keyword&gt;&lt;keyword&gt;Humans&lt;/keyword&gt;&lt;keyword&gt;Male&lt;/keyword&gt;&lt;keyword&gt;Middle Aged&lt;/keyword&gt;&lt;keyword&gt;*Motor Activity&lt;/keyword&gt;&lt;keyword&gt;Multivariate Analysis&lt;/keyword&gt;&lt;keyword&gt;Saudi Arabia&lt;/keyword&gt;&lt;/keywords&gt;&lt;dates&gt;&lt;year&gt;2010&lt;/year&gt;&lt;pub-dates&gt;&lt;date&gt;Apr&lt;/date&gt;&lt;/pub-dates&gt;&lt;/dates&gt;&lt;isbn&gt;0379-5284 (Print)&amp;#xD;0379-5284 (Linking)&lt;/isbn&gt;&lt;accession-num&gt;20383422&lt;/accession-num&gt;&lt;urls&gt;&lt;related-urls&gt;&lt;url&gt;http://www.ncbi.nlm.nih.gov/entrez/query.fcgi?cmd=Retrieve&amp;amp;db=PubMed&amp;amp;dopt=Citation&amp;amp;list_uids=20383422&lt;/url&gt;&lt;/related-urls&gt;&lt;/urls&gt;&lt;electronic-resource-num&gt;0&amp;apos; [pii]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4A63CC" w:rsidRPr="00D0247C">
              <w:rPr>
                <w:rFonts w:ascii="Times New Roman" w:eastAsia="Times New Roman" w:hAnsi="Times New Roman" w:cs="Times New Roman"/>
                <w:noProof/>
              </w:rPr>
              <w:t>[4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43F897BF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32E24FBB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2F198E81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027CAEFA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04516492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418BEDEA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3032EF4F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2D1374EE" w14:textId="77777777" w:rsidR="001D70F7" w:rsidRPr="00D0247C" w:rsidRDefault="001D70F7" w:rsidP="00C06D1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IPAQ-short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5E799006" w14:textId="77777777" w:rsidR="001D70F7" w:rsidRPr="00D0247C" w:rsidRDefault="001D70F7" w:rsidP="00C06D1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D70F7" w:rsidRPr="00D0247C" w14:paraId="45AE9499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55EF85C1" w14:textId="1B11FF8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3595" w:type="dxa"/>
            <w:shd w:val="clear" w:color="auto" w:fill="auto"/>
          </w:tcPr>
          <w:p w14:paraId="60EB2B7B" w14:textId="0F5E025B" w:rsidR="001D70F7" w:rsidRPr="00D0247C" w:rsidRDefault="001D70F7" w:rsidP="00230556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 xml:space="preserve">Al 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Daghri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NM, </w:t>
            </w:r>
            <w:proofErr w:type="spellStart"/>
            <w:r w:rsidR="00230556">
              <w:rPr>
                <w:rFonts w:ascii="Times New Roman" w:eastAsia="Times New Roman" w:hAnsi="Times New Roman" w:cs="Times New Roman"/>
              </w:rPr>
              <w:t>Alokail</w:t>
            </w:r>
            <w:proofErr w:type="spellEnd"/>
            <w:r w:rsidR="00230556">
              <w:rPr>
                <w:rFonts w:ascii="Times New Roman" w:eastAsia="Times New Roman" w:hAnsi="Times New Roman" w:cs="Times New Roman"/>
              </w:rPr>
              <w:t xml:space="preserve"> MS, </w:t>
            </w:r>
            <w:r w:rsidRPr="00D0247C">
              <w:rPr>
                <w:rFonts w:ascii="Times New Roman" w:eastAsia="Times New Roman" w:hAnsi="Times New Roman" w:cs="Times New Roman"/>
              </w:rPr>
              <w:t>et al (2015)</w: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4qQWwtRGFnaHJpPC9BdXRob3I+PFllYXI+MjAxNTwvWWVh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</w:fldData>
              </w:fldChar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 </w:instrTex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4qQWwtRGFnaHJpPC9BdXRob3I+PFllYXI+MjAxNTwvWWVh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</w:fldData>
              </w:fldChar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.DATA </w:instrText>
            </w:r>
            <w:r w:rsidR="004A63CC" w:rsidRPr="00D0247C">
              <w:rPr>
                <w:rFonts w:ascii="Times New Roman" w:eastAsia="Times New Roman" w:hAnsi="Times New Roman" w:cs="Times New Roman"/>
              </w:rPr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end"/>
            </w:r>
            <w:r w:rsidR="004A63CC" w:rsidRPr="00D0247C">
              <w:rPr>
                <w:rFonts w:ascii="Times New Roman" w:eastAsia="Times New Roman" w:hAnsi="Times New Roman" w:cs="Times New Roman"/>
              </w:rPr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4A63CC" w:rsidRPr="00D0247C">
              <w:rPr>
                <w:rFonts w:ascii="Times New Roman" w:eastAsia="Times New Roman" w:hAnsi="Times New Roman" w:cs="Times New Roman"/>
                <w:noProof/>
              </w:rPr>
              <w:t>[5]</w: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38EFFCE1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</w:tcPr>
          <w:p w14:paraId="69C50C7E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477D25EC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2724BB02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47270143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3E683065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3E15705A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</w:tcPr>
          <w:p w14:paraId="5784087B" w14:textId="405EE1C2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FIT index</w:t>
            </w:r>
            <w:r w:rsidR="00CE73C3">
              <w:rPr>
                <w:rFonts w:ascii="Times New Roman" w:eastAsia="Times New Roman" w:hAnsi="Times New Roman" w:cs="Times New Roman"/>
              </w:rPr>
              <w:t xml:space="preserve"> (Total)</w:t>
            </w:r>
          </w:p>
        </w:tc>
        <w:tc>
          <w:tcPr>
            <w:tcW w:w="2880" w:type="dxa"/>
            <w:shd w:val="clear" w:color="auto" w:fill="auto"/>
            <w:noWrap/>
          </w:tcPr>
          <w:p w14:paraId="7F464413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D70F7" w:rsidRPr="00D0247C" w14:paraId="3DA775B7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5587899F" w14:textId="1C84ABBF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6</w:t>
            </w:r>
          </w:p>
        </w:tc>
        <w:tc>
          <w:tcPr>
            <w:tcW w:w="3595" w:type="dxa"/>
            <w:shd w:val="clear" w:color="auto" w:fill="auto"/>
            <w:hideMark/>
          </w:tcPr>
          <w:p w14:paraId="4BB78302" w14:textId="0984737A" w:rsidR="001D70F7" w:rsidRPr="00D0247C" w:rsidRDefault="001D70F7" w:rsidP="004A63C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 xml:space="preserve">Al 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Junaibi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A, 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Abdulle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A, et al (2012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BbCBKdW5haWJpPC9BdXRob3I+PFllYXI+MjAxMjwvWWVh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</w:fldData>
              </w:fldChar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 </w:instrTex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BbCBKdW5haWJpPC9BdXRob3I+PFllYXI+MjAxMjwvWWVh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</w:fldData>
              </w:fldChar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.DATA </w:instrText>
            </w:r>
            <w:r w:rsidR="004A63CC" w:rsidRPr="00D0247C">
              <w:rPr>
                <w:rFonts w:ascii="Times New Roman" w:eastAsia="Times New Roman" w:hAnsi="Times New Roman" w:cs="Times New Roman"/>
              </w:rPr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end"/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4A63CC" w:rsidRPr="00D0247C">
              <w:rPr>
                <w:rFonts w:ascii="Times New Roman" w:eastAsia="Times New Roman" w:hAnsi="Times New Roman" w:cs="Times New Roman"/>
                <w:noProof/>
              </w:rPr>
              <w:t>[6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5A29D34B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119BCFD9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21816504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7C0D123B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1C816217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2A9CBB30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59C5E811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1864C6E5" w14:textId="77777777" w:rsidR="001D70F7" w:rsidRPr="00D0247C" w:rsidRDefault="001D70F7" w:rsidP="00C06D1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IPAQ-short (Walking, 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6D2EF630" w14:textId="77777777" w:rsidR="001D70F7" w:rsidRPr="00D0247C" w:rsidRDefault="001D70F7" w:rsidP="00C06D1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IPAQ-short (TV/Computer, Total sitting)</w:t>
            </w:r>
          </w:p>
        </w:tc>
      </w:tr>
      <w:tr w:rsidR="001D70F7" w:rsidRPr="00D0247C" w14:paraId="740D706A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5C5BC512" w14:textId="28BD7FBA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7</w:t>
            </w:r>
          </w:p>
        </w:tc>
        <w:tc>
          <w:tcPr>
            <w:tcW w:w="3595" w:type="dxa"/>
            <w:shd w:val="clear" w:color="auto" w:fill="auto"/>
          </w:tcPr>
          <w:p w14:paraId="47A42A57" w14:textId="2B1D5BF4" w:rsidR="001D70F7" w:rsidRPr="00D0247C" w:rsidRDefault="00230556" w:rsidP="004A63C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 xml:space="preserve">Al 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Saif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A and 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Alsenany</w:t>
            </w:r>
            <w:proofErr w:type="spellEnd"/>
            <w:r w:rsidR="001D70F7" w:rsidRPr="00D0247C">
              <w:rPr>
                <w:rFonts w:ascii="Times New Roman" w:eastAsia="Times New Roman" w:hAnsi="Times New Roman" w:cs="Times New Roman"/>
              </w:rPr>
              <w:t xml:space="preserve"> S (2015)</w: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Al Saif&lt;/Author&gt;&lt;Year&gt;2015&lt;/Year&gt;&lt;RecNum&gt;4107&lt;/RecNum&gt;&lt;DisplayText&gt;[7]&lt;/DisplayText&gt;&lt;record&gt;&lt;rec-number&gt;4107&lt;/rec-number&gt;&lt;foreign-keys&gt;&lt;key app="EN" db-id="ptr5wtrz350x28exzvy50aakew09rsfxts2z" timestamp="1464264907"&gt;4107&lt;/key&gt;&lt;/foreign-keys&gt;&lt;ref-type name="Journal Article"&gt;17&lt;/ref-type&gt;&lt;contributors&gt;&lt;authors&gt;&lt;author&gt;*Al Saif, A.&lt;/author&gt;&lt;author&gt;Alsenany, S.&lt;/author&gt;&lt;/authors&gt;&lt;/contributors&gt;&lt;auth-address&gt;Department of Physical Therapy, Faculty of Applied Medical Sciences, King Abdulaziz University, Saudi Arabia.&amp;#xD;Department of Public Health, Faculty of Nursing, King Abdulaziz University, Saudi Arabia.&lt;/auth-address&gt;&lt;titles&gt;&lt;title&gt;Aerobic and anaerobic exercise training in obese adults&lt;/title&gt;&lt;secondary-title&gt;J Phys Ther Sci&lt;/secondary-title&gt;&lt;/titles&gt;&lt;periodical&gt;&lt;full-title&gt;J Phys Ther Sci&lt;/full-title&gt;&lt;/periodical&gt;&lt;pages&gt;1697-700&lt;/pages&gt;&lt;volume&gt;27&lt;/volume&gt;&lt;number&gt;6&lt;/number&gt;&lt;keywords&gt;&lt;keyword&gt;Aerobic&lt;/keyword&gt;&lt;keyword&gt;Anaerobic&lt;/keyword&gt;&lt;keyword&gt;Obesity&lt;/keyword&gt;&lt;/keywords&gt;&lt;dates&gt;&lt;year&gt;2015&lt;/year&gt;&lt;pub-dates&gt;&lt;date&gt;Jun&lt;/date&gt;&lt;/pub-dates&gt;&lt;/dates&gt;&lt;isbn&gt;0915-5287 (Print)&amp;#xD;0915-5287 (Linking)&lt;/isbn&gt;&lt;accession-num&gt;26180300&lt;/accession-num&gt;&lt;urls&gt;&lt;related-urls&gt;&lt;url&gt;http://www.ncbi.nlm.nih.gov/pubmed/26180300&lt;/url&gt;&lt;/related-urls&gt;&lt;/urls&gt;&lt;custom2&gt;PMC4499963&lt;/custom2&gt;&lt;electronic-resource-num&gt;10.1589/jpts.27.1697&lt;/electronic-resource-num&gt;&lt;/record&gt;&lt;/Cite&gt;&lt;/EndNote&gt;</w:instrTex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4A63CC" w:rsidRPr="00D0247C">
              <w:rPr>
                <w:rFonts w:ascii="Times New Roman" w:eastAsia="Times New Roman" w:hAnsi="Times New Roman" w:cs="Times New Roman"/>
                <w:noProof/>
              </w:rPr>
              <w:t>[7]</w: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7FF92D88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</w:tcPr>
          <w:p w14:paraId="1554CA1F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</w:tcPr>
          <w:p w14:paraId="70DAC9B8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19" w:type="dxa"/>
            <w:shd w:val="clear" w:color="auto" w:fill="auto"/>
            <w:noWrap/>
          </w:tcPr>
          <w:p w14:paraId="14799C78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</w:tcPr>
          <w:p w14:paraId="18746E8E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45C1F196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</w:tcPr>
          <w:p w14:paraId="3C5DE394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2493" w:type="dxa"/>
            <w:shd w:val="clear" w:color="auto" w:fill="auto"/>
            <w:noWrap/>
          </w:tcPr>
          <w:p w14:paraId="78F087AB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Exercise intervention</w:t>
            </w:r>
          </w:p>
        </w:tc>
        <w:tc>
          <w:tcPr>
            <w:tcW w:w="2880" w:type="dxa"/>
            <w:shd w:val="clear" w:color="auto" w:fill="auto"/>
            <w:noWrap/>
          </w:tcPr>
          <w:p w14:paraId="3E91A255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D70F7" w:rsidRPr="00D0247C" w14:paraId="0FE57482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429E9508" w14:textId="08D9C509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8</w:t>
            </w:r>
          </w:p>
        </w:tc>
        <w:tc>
          <w:tcPr>
            <w:tcW w:w="3595" w:type="dxa"/>
            <w:shd w:val="clear" w:color="auto" w:fill="auto"/>
          </w:tcPr>
          <w:p w14:paraId="58C83DEE" w14:textId="3D663138" w:rsidR="001D70F7" w:rsidRPr="00D0247C" w:rsidRDefault="001D70F7" w:rsidP="004A63C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 xml:space="preserve">Al 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Saweer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A, </w:t>
            </w:r>
            <w:proofErr w:type="spellStart"/>
            <w:r w:rsidR="00230556">
              <w:rPr>
                <w:rFonts w:ascii="Times New Roman" w:eastAsia="Times New Roman" w:hAnsi="Times New Roman" w:cs="Times New Roman"/>
              </w:rPr>
              <w:t>Salehi</w:t>
            </w:r>
            <w:proofErr w:type="spellEnd"/>
            <w:r w:rsidR="00230556">
              <w:rPr>
                <w:rFonts w:ascii="Times New Roman" w:eastAsia="Times New Roman" w:hAnsi="Times New Roman" w:cs="Times New Roman"/>
              </w:rPr>
              <w:t xml:space="preserve"> S, </w:t>
            </w:r>
            <w:r w:rsidRPr="00D0247C">
              <w:rPr>
                <w:rFonts w:ascii="Times New Roman" w:eastAsia="Times New Roman" w:hAnsi="Times New Roman" w:cs="Times New Roman"/>
              </w:rPr>
              <w:t>et al (2015)</w: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Al Saweer&lt;/Author&gt;&lt;Year&gt;2015&lt;/Year&gt;&lt;RecNum&gt;4108&lt;/RecNum&gt;&lt;DisplayText&gt;[8]&lt;/DisplayText&gt;&lt;record&gt;&lt;rec-number&gt;4108&lt;/rec-number&gt;&lt;foreign-keys&gt;&lt;key app="EN" db-id="ptr5wtrz350x28exzvy50aakew09rsfxts2z" timestamp="1464264907"&gt;4108&lt;/key&gt;&lt;/foreign-keys&gt;&lt;ref-type name="Journal Article"&gt;17&lt;/ref-type&gt;&lt;contributors&gt;&lt;authors&gt;&lt;author&gt;*Al Saweer, A.&lt;/author&gt;&lt;author&gt;Salehi, S.&lt;/author&gt;&lt;author&gt;Al Tiho, M.&lt;/author&gt;&lt;author&gt;Al Saffar, B.&lt;/author&gt;&lt;author&gt;Al Amer, M.&lt;/author&gt;&lt;/authors&gt;&lt;/contributors&gt;&lt;titles&gt;&lt;title&gt;Interventional Program for Teenagers&amp;apos; Obesity&lt;/title&gt;&lt;secondary-title&gt;Bahrain Medical Bulletin&lt;/secondary-title&gt;&lt;/titles&gt;&lt;periodical&gt;&lt;full-title&gt;Bahrain Medical Bulletin&lt;/full-title&gt;&lt;/periodical&gt;&lt;pages&gt;109-+&lt;/pages&gt;&lt;volume&gt;37&lt;/volume&gt;&lt;number&gt;2&lt;/number&gt;&lt;dates&gt;&lt;year&gt;2015&lt;/year&gt;&lt;pub-dates&gt;&lt;date&gt;Jun&lt;/date&gt;&lt;/pub-dates&gt;&lt;/dates&gt;&lt;isbn&gt;1012-8298&lt;/isbn&gt;&lt;accession-num&gt;WOS:000366299100008&lt;/accession-num&gt;&lt;urls&gt;&lt;related-urls&gt;&lt;url&gt;&amp;lt;Go to ISI&amp;gt;://WOS:000366299100008&lt;/url&gt;&lt;/related-urls&gt;&lt;/urls&gt;&lt;/record&gt;&lt;/Cite&gt;&lt;/EndNote&gt;</w:instrTex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4A63CC" w:rsidRPr="00D0247C">
              <w:rPr>
                <w:rFonts w:ascii="Times New Roman" w:eastAsia="Times New Roman" w:hAnsi="Times New Roman" w:cs="Times New Roman"/>
                <w:noProof/>
              </w:rPr>
              <w:t>[8]</w: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14FCAE21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</w:tcPr>
          <w:p w14:paraId="3CB0D339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</w:tcPr>
          <w:p w14:paraId="66A40420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3D3F3856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</w:tcPr>
          <w:p w14:paraId="3D61069F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4E47D143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</w:tcPr>
          <w:p w14:paraId="3433C677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2493" w:type="dxa"/>
            <w:shd w:val="clear" w:color="auto" w:fill="auto"/>
            <w:noWrap/>
          </w:tcPr>
          <w:p w14:paraId="415195E0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Exercise intervention</w:t>
            </w:r>
          </w:p>
        </w:tc>
        <w:tc>
          <w:tcPr>
            <w:tcW w:w="2880" w:type="dxa"/>
            <w:shd w:val="clear" w:color="auto" w:fill="auto"/>
            <w:noWrap/>
          </w:tcPr>
          <w:p w14:paraId="71EF99A0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D70F7" w:rsidRPr="00D0247C" w14:paraId="5AEEA2A9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70B3498F" w14:textId="2568A22B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9</w:t>
            </w:r>
          </w:p>
        </w:tc>
        <w:tc>
          <w:tcPr>
            <w:tcW w:w="3595" w:type="dxa"/>
            <w:shd w:val="clear" w:color="auto" w:fill="auto"/>
          </w:tcPr>
          <w:p w14:paraId="2919E4D8" w14:textId="527E1CE2" w:rsidR="001D70F7" w:rsidRPr="00D0247C" w:rsidRDefault="001D70F7" w:rsidP="004A63C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 xml:space="preserve">Al 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Than</w:t>
            </w:r>
            <w:r w:rsidR="00230556">
              <w:rPr>
                <w:rFonts w:ascii="Times New Roman" w:eastAsia="Times New Roman" w:hAnsi="Times New Roman" w:cs="Times New Roman"/>
              </w:rPr>
              <w:t>i</w:t>
            </w:r>
            <w:proofErr w:type="spellEnd"/>
            <w:r w:rsidR="004A63CC" w:rsidRPr="00D0247C">
              <w:rPr>
                <w:rFonts w:ascii="Times New Roman" w:eastAsia="Times New Roman" w:hAnsi="Times New Roman" w:cs="Times New Roman"/>
              </w:rPr>
              <w:t xml:space="preserve"> MH, </w:t>
            </w:r>
            <w:r w:rsidR="00230556">
              <w:rPr>
                <w:rFonts w:ascii="Times New Roman" w:eastAsia="Times New Roman" w:hAnsi="Times New Roman" w:cs="Times New Roman"/>
              </w:rPr>
              <w:t xml:space="preserve">Al </w:t>
            </w:r>
            <w:proofErr w:type="spellStart"/>
            <w:r w:rsidR="00230556">
              <w:rPr>
                <w:rFonts w:ascii="Times New Roman" w:eastAsia="Times New Roman" w:hAnsi="Times New Roman" w:cs="Times New Roman"/>
              </w:rPr>
              <w:t>Thani</w:t>
            </w:r>
            <w:proofErr w:type="spellEnd"/>
            <w:r w:rsidR="00230556">
              <w:rPr>
                <w:rFonts w:ascii="Times New Roman" w:eastAsia="Times New Roman" w:hAnsi="Times New Roman" w:cs="Times New Roman"/>
              </w:rPr>
              <w:t xml:space="preserve"> A, </w:t>
            </w:r>
            <w:r w:rsidR="004A63CC" w:rsidRPr="00D0247C">
              <w:rPr>
                <w:rFonts w:ascii="Times New Roman" w:eastAsia="Times New Roman" w:hAnsi="Times New Roman" w:cs="Times New Roman"/>
              </w:rPr>
              <w:t xml:space="preserve">et al (2015) </w: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Al Thani&lt;/Author&gt;&lt;Year&gt;2015&lt;/Year&gt;&lt;RecNum&gt;4109&lt;/RecNum&gt;&lt;DisplayText&gt;[9]&lt;/DisplayText&gt;&lt;record&gt;&lt;rec-number&gt;4109&lt;/rec-number&gt;&lt;foreign-keys&gt;&lt;key app="EN" db-id="ptr5wtrz350x28exzvy50aakew09rsfxts2z" timestamp="1464264907"&gt;4109&lt;/key&gt;&lt;/foreign-keys&gt;&lt;ref-type name="Journal Article"&gt;17&lt;/ref-type&gt;&lt;contributors&gt;&lt;authors&gt;&lt;author&gt;*Al Thani, M.&lt;/author&gt;&lt;author&gt;Al Thani, A.&lt;/author&gt;&lt;author&gt;Al-Chetachi, W.&lt;/author&gt;&lt;author&gt;Al Malki, B.&lt;/author&gt;&lt;author&gt;Khalifa, S. A. H.&lt;/author&gt;&lt;author&gt;Bakri, A. H.&lt;/author&gt;&lt;author&gt;Hwalla, N.&lt;/author&gt;&lt;author&gt;Nasreddine, L.&lt;/author&gt;&lt;author&gt;Naja, F.&lt;/author&gt;&lt;/authors&gt;&lt;/contributors&gt;&lt;titles&gt;&lt;title&gt;Lifestyle Patterns Are Associated with Elevated Blood Pressure among Qatari Women of Reproductive Age: A Cross-Sectional National Study&lt;/title&gt;&lt;secondary-title&gt;Nutrients&lt;/secondary-title&gt;&lt;/titles&gt;&lt;periodical&gt;&lt;full-title&gt;Nutrients&lt;/full-title&gt;&lt;/periodical&gt;&lt;pages&gt;7593-7615&lt;/pages&gt;&lt;volume&gt;7&lt;/volume&gt;&lt;number&gt;9&lt;/number&gt;&lt;dates&gt;&lt;year&gt;2015&lt;/year&gt;&lt;pub-dates&gt;&lt;date&gt;Sep&lt;/date&gt;&lt;/pub-dates&gt;&lt;/dates&gt;&lt;isbn&gt;2072-6643&lt;/isbn&gt;&lt;accession-num&gt;WOS:000361889400029&lt;/accession-num&gt;&lt;urls&gt;&lt;related-urls&gt;&lt;url&gt;&amp;lt;Go to ISI&amp;gt;://WOS:000361889400029&lt;/url&gt;&lt;/related-urls&gt;&lt;/urls&gt;&lt;electronic-resource-num&gt;10.3390/nu7095355&lt;/electronic-resource-num&gt;&lt;/record&gt;&lt;/Cite&gt;&lt;/EndNote&gt;</w:instrTex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4A63CC" w:rsidRPr="00D0247C">
              <w:rPr>
                <w:rFonts w:ascii="Times New Roman" w:eastAsia="Times New Roman" w:hAnsi="Times New Roman" w:cs="Times New Roman"/>
                <w:noProof/>
              </w:rPr>
              <w:t>[9]</w: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616CE98A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619" w:type="dxa"/>
            <w:shd w:val="clear" w:color="auto" w:fill="auto"/>
            <w:noWrap/>
          </w:tcPr>
          <w:p w14:paraId="2A484061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30DA9CA2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4DB7D30F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2028C8FB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57B3198D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0CE8244C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</w:tcPr>
          <w:p w14:paraId="40C52491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GPAQ (Total)</w:t>
            </w:r>
          </w:p>
        </w:tc>
        <w:tc>
          <w:tcPr>
            <w:tcW w:w="2880" w:type="dxa"/>
            <w:shd w:val="clear" w:color="auto" w:fill="auto"/>
            <w:noWrap/>
          </w:tcPr>
          <w:p w14:paraId="6618A7EA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GPAQ (Total)</w:t>
            </w:r>
          </w:p>
        </w:tc>
      </w:tr>
      <w:tr w:rsidR="001D70F7" w:rsidRPr="00D0247C" w14:paraId="18964C47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0FE30164" w14:textId="3A22126E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0</w:t>
            </w:r>
          </w:p>
        </w:tc>
        <w:tc>
          <w:tcPr>
            <w:tcW w:w="3595" w:type="dxa"/>
            <w:shd w:val="clear" w:color="auto" w:fill="auto"/>
            <w:hideMark/>
          </w:tcPr>
          <w:p w14:paraId="12B9248F" w14:textId="30408018" w:rsidR="001D70F7" w:rsidRPr="00D0247C" w:rsidRDefault="001D70F7" w:rsidP="004A63C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Doghether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</w:t>
            </w:r>
            <w:r w:rsidR="00230556">
              <w:rPr>
                <w:rFonts w:ascii="Times New Roman" w:eastAsia="Times New Roman" w:hAnsi="Times New Roman" w:cs="Times New Roman"/>
              </w:rPr>
              <w:t>M, Al-</w:t>
            </w:r>
            <w:proofErr w:type="spellStart"/>
            <w:r w:rsidR="00230556">
              <w:rPr>
                <w:rFonts w:ascii="Times New Roman" w:eastAsia="Times New Roman" w:hAnsi="Times New Roman" w:cs="Times New Roman"/>
              </w:rPr>
              <w:t>Tuwijri</w:t>
            </w:r>
            <w:proofErr w:type="spellEnd"/>
            <w:r w:rsidR="00230556">
              <w:rPr>
                <w:rFonts w:ascii="Times New Roman" w:eastAsia="Times New Roman" w:hAnsi="Times New Roman" w:cs="Times New Roman"/>
              </w:rPr>
              <w:t xml:space="preserve"> A, et al </w:t>
            </w:r>
            <w:r w:rsidRPr="00D0247C">
              <w:rPr>
                <w:rFonts w:ascii="Times New Roman" w:eastAsia="Times New Roman" w:hAnsi="Times New Roman" w:cs="Times New Roman"/>
              </w:rPr>
              <w:t>(2007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Al-Doghether&lt;/Author&gt;&lt;Year&gt;2007&lt;/Year&gt;&lt;RecNum&gt;1038&lt;/RecNum&gt;&lt;DisplayText&gt;[10]&lt;/DisplayText&gt;&lt;record&gt;&lt;rec-number&gt;1038&lt;/rec-number&gt;&lt;foreign-keys&gt;&lt;key app="EN" db-id="ptr5wtrz350x28exzvy50aakew09rsfxts2z" timestamp="0"&gt;1038&lt;/key&gt;&lt;/foreign-keys&gt;&lt;ref-type name="Journal Article"&gt;17&lt;/ref-type&gt;&lt;contributors&gt;&lt;authors&gt;&lt;author&gt;*Al-Doghether, M.&lt;/author&gt;&lt;author&gt;Al-Tuwijri, A.&lt;/author&gt;&lt;author&gt;Khan, A.&lt;/author&gt;&lt;/authors&gt;&lt;/contributors&gt;&lt;auth-address&gt;Centre for Postgraduate studies of Family Medicine, Ministry of Health, Riyadh, Kingdom of Saudi Arabia.&lt;/auth-address&gt;&lt;titles&gt;&lt;title&gt;Obstacles to preventive intervention. Do physicians&amp;apos; health habits and mind-set towards preventive care play any role?&lt;/title&gt;&lt;secondary-title&gt;Saudi Med J&lt;/secondary-title&gt;&lt;/titles&gt;&lt;periodical&gt;&lt;full-title&gt;Saudi Med J&lt;/full-title&gt;&lt;/periodical&gt;&lt;pages&gt;1269-74&lt;/pages&gt;&lt;volume&gt;28&lt;/volume&gt;&lt;number&gt;8&lt;/number&gt;&lt;edition&gt;2007/08/07&lt;/edition&gt;&lt;keywords&gt;&lt;keyword&gt;Adult&lt;/keyword&gt;&lt;keyword&gt;*Attitude of Health Personnel&lt;/keyword&gt;&lt;keyword&gt;Cross-Sectional Studies&lt;/keyword&gt;&lt;keyword&gt;Female&lt;/keyword&gt;&lt;keyword&gt;*Health Behavior&lt;/keyword&gt;&lt;keyword&gt;*Health Services Accessibility&lt;/keyword&gt;&lt;keyword&gt;Humans&lt;/keyword&gt;&lt;keyword&gt;Male&lt;/keyword&gt;&lt;keyword&gt;Middle Aged&lt;/keyword&gt;&lt;keyword&gt;Physicians/*psychology&lt;/keyword&gt;&lt;keyword&gt;*Preventive Health Services&lt;/keyword&gt;&lt;keyword&gt;Saudi Arabia&lt;/keyword&gt;&lt;/keywords&gt;&lt;dates&gt;&lt;year&gt;2007&lt;/year&gt;&lt;pub-dates&gt;&lt;date&gt;Aug&lt;/date&gt;&lt;/pub-dates&gt;&lt;/dates&gt;&lt;isbn&gt;0379-5284 (Print)&lt;/isbn&gt;&lt;accession-num&gt;17676216&lt;/accession-num&gt;&lt;urls&gt;&lt;related-urls&gt;&lt;url&gt;http://www.ncbi.nlm.nih.gov/entrez/query.fcgi?cmd=Retrieve&amp;amp;db=PubMed&amp;amp;dopt=Citation&amp;amp;list_uids=17676216&lt;/url&gt;&lt;/related-urls&gt;&lt;/urls&gt;&lt;electronic-resource-num&gt;20061501&amp;apos; [pii]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4A63CC" w:rsidRPr="00D0247C">
              <w:rPr>
                <w:rFonts w:ascii="Times New Roman" w:eastAsia="Times New Roman" w:hAnsi="Times New Roman" w:cs="Times New Roman"/>
                <w:noProof/>
              </w:rPr>
              <w:t>[10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63BC4382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4876CFF5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1114BBE7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637954D9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40B8F10F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12049954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557AECED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67E02FE3" w14:textId="77777777" w:rsidR="001D70F7" w:rsidRPr="00D0247C" w:rsidRDefault="001D70F7" w:rsidP="00C06D1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ND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1E9A17F8" w14:textId="77777777" w:rsidR="001D70F7" w:rsidRPr="00D0247C" w:rsidRDefault="001D70F7" w:rsidP="00C06D1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D70F7" w:rsidRPr="00D0247C" w14:paraId="519E4A8A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58F908B2" w14:textId="4829D263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1</w:t>
            </w:r>
          </w:p>
        </w:tc>
        <w:tc>
          <w:tcPr>
            <w:tcW w:w="3595" w:type="dxa"/>
            <w:shd w:val="clear" w:color="auto" w:fill="auto"/>
            <w:hideMark/>
          </w:tcPr>
          <w:p w14:paraId="64CF8AC0" w14:textId="09A80704" w:rsidR="001D70F7" w:rsidRPr="00D0247C" w:rsidRDefault="001D70F7" w:rsidP="004A63C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Eisa</w:t>
            </w:r>
            <w:proofErr w:type="spellEnd"/>
            <w:r w:rsidR="00230556">
              <w:rPr>
                <w:rFonts w:ascii="Times New Roman" w:eastAsia="Times New Roman" w:hAnsi="Times New Roman" w:cs="Times New Roman"/>
              </w:rPr>
              <w:t xml:space="preserve"> ES and Al-</w:t>
            </w:r>
            <w:proofErr w:type="spellStart"/>
            <w:r w:rsidR="00230556">
              <w:rPr>
                <w:rFonts w:ascii="Times New Roman" w:eastAsia="Times New Roman" w:hAnsi="Times New Roman" w:cs="Times New Roman"/>
              </w:rPr>
              <w:t>Sobayel</w:t>
            </w:r>
            <w:proofErr w:type="spellEnd"/>
            <w:r w:rsidR="00230556">
              <w:rPr>
                <w:rFonts w:ascii="Times New Roman" w:eastAsia="Times New Roman" w:hAnsi="Times New Roman" w:cs="Times New Roman"/>
              </w:rPr>
              <w:t xml:space="preserve"> HI</w:t>
            </w:r>
            <w:r w:rsidRPr="00D0247C">
              <w:rPr>
                <w:rFonts w:ascii="Times New Roman" w:eastAsia="Times New Roman" w:hAnsi="Times New Roman" w:cs="Times New Roman"/>
              </w:rPr>
              <w:t xml:space="preserve"> (2012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Al-Eisa&lt;/Author&gt;&lt;Year&gt;2012&lt;/Year&gt;&lt;RecNum&gt;3853&lt;/RecNum&gt;&lt;DisplayText&gt;[11]&lt;/DisplayText&gt;&lt;record&gt;&lt;rec-number&gt;3853&lt;/rec-number&gt;&lt;foreign-keys&gt;&lt;key app="EN" db-id="ptr5wtrz350x28exzvy50aakew09rsfxts2z" timestamp="0"&gt;3853&lt;/key&gt;&lt;/foreign-keys&gt;&lt;ref-type name="Journal Article"&gt;17&lt;/ref-type&gt;&lt;contributors&gt;&lt;authors&gt;&lt;author&gt;*Al-Eisa, E. S.&lt;/author&gt;&lt;author&gt;Al-Sobayel, H. I.&lt;/author&gt;&lt;/authors&gt;&lt;/contributors&gt;&lt;auth-address&gt;College of Applied Medical Sciences, King Saud University, P.O. Box 1684, Riyadh 11441, Saudi Arabia.&lt;/auth-address&gt;&lt;titles&gt;&lt;title&gt;Physical Activity and Health Beliefs among Saudi Women&lt;/title&gt;&lt;secondary-title&gt;J Nutr Metab&lt;/secondary-title&gt;&lt;/titles&gt;&lt;periodical&gt;&lt;full-title&gt;J Nutr Metab&lt;/full-title&gt;&lt;/periodical&gt;&lt;pages&gt;642187&lt;/pages&gt;&lt;volume&gt;2012&lt;/volume&gt;&lt;edition&gt;2012/04/24&lt;/edition&gt;&lt;dates&gt;&lt;year&gt;2012&lt;/year&gt;&lt;/dates&gt;&lt;isbn&gt;2090-0732 (Electronic)&amp;#xD;2090-0724 (Linking)&lt;/isbn&gt;&lt;accession-num&gt;22523673&lt;/accession-num&gt;&lt;urls&gt;&lt;related-urls&gt;&lt;url&gt;http://www.ncbi.nlm.nih.gov/entrez/query.fcgi?cmd=Retrieve&amp;amp;db=PubMed&amp;amp;dopt=Citation&amp;amp;list_uids=22523673&lt;/url&gt;&lt;/related-urls&gt;&lt;/urls&gt;&lt;electronic-resource-num&gt;10.1155/2012/642187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4A63CC" w:rsidRPr="00D0247C">
              <w:rPr>
                <w:rFonts w:ascii="Times New Roman" w:eastAsia="Times New Roman" w:hAnsi="Times New Roman" w:cs="Times New Roman"/>
                <w:noProof/>
              </w:rPr>
              <w:t>[11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090ACBC8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7E387DEF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58444890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4EA09733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01D56609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72B806F6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18F00535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4B0473C8" w14:textId="77777777" w:rsidR="001D70F7" w:rsidRPr="00D0247C" w:rsidRDefault="001D70F7" w:rsidP="00C06D1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Pedometer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04DA9BF9" w14:textId="77777777" w:rsidR="001D70F7" w:rsidRPr="00D0247C" w:rsidRDefault="001D70F7" w:rsidP="00C06D1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D70F7" w:rsidRPr="00D0247C" w14:paraId="4BC4BE24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409E7AFB" w14:textId="0779044C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2</w:t>
            </w:r>
          </w:p>
        </w:tc>
        <w:tc>
          <w:tcPr>
            <w:tcW w:w="3595" w:type="dxa"/>
            <w:shd w:val="clear" w:color="auto" w:fill="auto"/>
          </w:tcPr>
          <w:p w14:paraId="1AE0C9C6" w14:textId="60EDE663" w:rsidR="001D70F7" w:rsidRPr="00D0247C" w:rsidRDefault="001D70F7" w:rsidP="004A63C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Eisa</w:t>
            </w:r>
            <w:proofErr w:type="spellEnd"/>
            <w:r w:rsidR="00230556">
              <w:rPr>
                <w:rFonts w:ascii="Times New Roman" w:eastAsia="Times New Roman" w:hAnsi="Times New Roman" w:cs="Times New Roman"/>
              </w:rPr>
              <w:t xml:space="preserve"> E</w:t>
            </w:r>
            <w:r w:rsidRPr="00D0247C">
              <w:rPr>
                <w:rFonts w:ascii="Times New Roman" w:eastAsia="Times New Roman" w:hAnsi="Times New Roman" w:cs="Times New Roman"/>
              </w:rPr>
              <w:t xml:space="preserve">, 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A</w:t>
            </w:r>
            <w:r w:rsidR="004A63CC" w:rsidRPr="00D0247C">
              <w:rPr>
                <w:rFonts w:ascii="Times New Roman" w:eastAsia="Times New Roman" w:hAnsi="Times New Roman" w:cs="Times New Roman"/>
              </w:rPr>
              <w:t>lghadir</w:t>
            </w:r>
            <w:proofErr w:type="spellEnd"/>
            <w:r w:rsidR="00230556">
              <w:rPr>
                <w:rFonts w:ascii="Times New Roman" w:eastAsia="Times New Roman" w:hAnsi="Times New Roman" w:cs="Times New Roman"/>
              </w:rPr>
              <w:t xml:space="preserve"> AH</w:t>
            </w:r>
            <w:r w:rsidR="004A63CC" w:rsidRPr="00D0247C">
              <w:rPr>
                <w:rFonts w:ascii="Times New Roman" w:eastAsia="Times New Roman" w:hAnsi="Times New Roman" w:cs="Times New Roman"/>
              </w:rPr>
              <w:t xml:space="preserve">, et al (2016) </w: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Al-Eisa&lt;/Author&gt;&lt;Year&gt;2016&lt;/Year&gt;&lt;RecNum&gt;4111&lt;/RecNum&gt;&lt;DisplayText&gt;[12]&lt;/DisplayText&gt;&lt;record&gt;&lt;rec-number&gt;4111&lt;/rec-number&gt;&lt;foreign-keys&gt;&lt;key app="EN" db-id="ptr5wtrz350x28exzvy50aakew09rsfxts2z" timestamp="1464264907"&gt;4111&lt;/key&gt;&lt;/foreign-keys&gt;&lt;ref-type name="Journal Article"&gt;17&lt;/ref-type&gt;&lt;contributors&gt;&lt;authors&gt;&lt;author&gt;*Al-Eisa, E.&lt;/author&gt;&lt;author&gt;Alghadir, A. H.&lt;/author&gt;&lt;author&gt;Gabr, S. A.&lt;/author&gt;&lt;author&gt;Iqbal, Z. A.&lt;/author&gt;&lt;/authors&gt;&lt;/contributors&gt;&lt;auth-address&gt;Rehabilitation Research Chair, College of Applied Medical Sciences, King Saud University, Saudi Arabia.&amp;#xD;Rehabilitation Research Chair, College of Applied Medical Sciences, King Saud University, Saudi Arabia; Department of Anatomy, Faculty of Medicine, Mansoura University, Egypt.&lt;/auth-address&gt;&lt;titles&gt;&lt;title&gt;Exercise intervention as a protective modulator against metabolic disorders in cigarette smokers&lt;/title&gt;&lt;secondary-title&gt;J Phys Ther Sci&lt;/secondary-title&gt;&lt;/titles&gt;&lt;periodical&gt;&lt;full-title&gt;J Phys Ther Sci&lt;/full-title&gt;&lt;/periodical&gt;&lt;pages&gt;983-91&lt;/pages&gt;&lt;volume&gt;28&lt;/volume&gt;&lt;number&gt;3&lt;/number&gt;&lt;keywords&gt;&lt;keyword&gt;Cardiopulmonary metabolic disorders&lt;/keyword&gt;&lt;keyword&gt;Cigarette smoking&lt;/keyword&gt;&lt;keyword&gt;Physical activity&lt;/keyword&gt;&lt;/keywords&gt;&lt;dates&gt;&lt;year&gt;2016&lt;/year&gt;&lt;pub-dates&gt;&lt;date&gt;Mar&lt;/date&gt;&lt;/pub-dates&gt;&lt;/dates&gt;&lt;isbn&gt;0915-5287 (Print)&amp;#xD;0915-5287 (Linking)&lt;/isbn&gt;&lt;accession-num&gt;27134398&lt;/accession-num&gt;&lt;urls&gt;&lt;related-urls&gt;&lt;url&gt;http://www.ncbi.nlm.nih.gov/pubmed/27134398&lt;/url&gt;&lt;/related-urls&gt;&lt;/urls&gt;&lt;electronic-resource-num&gt;10.1589/jpts.28.983&lt;/electronic-resource-num&gt;&lt;/record&gt;&lt;/Cite&gt;&lt;/EndNote&gt;</w:instrTex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4A63CC" w:rsidRPr="00D0247C">
              <w:rPr>
                <w:rFonts w:ascii="Times New Roman" w:eastAsia="Times New Roman" w:hAnsi="Times New Roman" w:cs="Times New Roman"/>
                <w:noProof/>
              </w:rPr>
              <w:t>[12]</w: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3CA97B8F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</w:tcPr>
          <w:p w14:paraId="4CF5F37E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128AFAC0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78C24048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4F2914A0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76090B60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</w:tcPr>
          <w:p w14:paraId="54064621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</w:tcPr>
          <w:p w14:paraId="0FBD3B54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Exercise intervention</w:t>
            </w:r>
          </w:p>
        </w:tc>
        <w:tc>
          <w:tcPr>
            <w:tcW w:w="2880" w:type="dxa"/>
            <w:shd w:val="clear" w:color="auto" w:fill="auto"/>
            <w:noWrap/>
          </w:tcPr>
          <w:p w14:paraId="6999C919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D70F7" w:rsidRPr="00D0247C" w14:paraId="3BBD31BD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55BF40CC" w14:textId="48A6936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3</w:t>
            </w:r>
          </w:p>
        </w:tc>
        <w:tc>
          <w:tcPr>
            <w:tcW w:w="3595" w:type="dxa"/>
            <w:shd w:val="clear" w:color="auto" w:fill="auto"/>
          </w:tcPr>
          <w:p w14:paraId="2525A428" w14:textId="6B6B8501" w:rsidR="001D70F7" w:rsidRPr="00D0247C" w:rsidRDefault="00230556" w:rsidP="004A63C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Eisa</w:t>
            </w:r>
            <w:proofErr w:type="spellEnd"/>
            <w:r w:rsidR="004A63CC" w:rsidRPr="00D0247C">
              <w:rPr>
                <w:rFonts w:ascii="Times New Roman" w:eastAsia="Times New Roman" w:hAnsi="Times New Roman" w:cs="Times New Roman"/>
              </w:rPr>
              <w:t xml:space="preserve"> E, 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Buragadda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S, et al (2014</w:t>
            </w:r>
            <w:r w:rsidR="004A63CC" w:rsidRPr="00D0247C">
              <w:rPr>
                <w:rFonts w:ascii="Times New Roman" w:eastAsia="Times New Roman" w:hAnsi="Times New Roman" w:cs="Times New Roman"/>
              </w:rPr>
              <w:t xml:space="preserve">) </w: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Al-Eisa&lt;/Author&gt;&lt;Year&gt;2014&lt;/Year&gt;&lt;RecNum&gt;4113&lt;/RecNum&gt;&lt;DisplayText&gt;[13]&lt;/DisplayText&gt;&lt;record&gt;&lt;rec-number&gt;4113&lt;/rec-number&gt;&lt;foreign-keys&gt;&lt;key app="EN" db-id="ptr5wtrz350x28exzvy50aakew09rsfxts2z" timestamp="1464264907"&gt;4113&lt;/key&gt;&lt;/foreign-keys&gt;&lt;ref-type name="Journal Article"&gt;17&lt;/ref-type&gt;&lt;contributors&gt;&lt;authors&gt;&lt;author&gt;*Al-Eisa, E.&lt;/author&gt;&lt;author&gt;Buragadda, S.&lt;/author&gt;&lt;author&gt;Melam, G. R.&lt;/author&gt;&lt;/authors&gt;&lt;/contributors&gt;&lt;auth-address&gt;Rehabilitation Health Sciences Department, College of Applied Medical Sciences, King Saud University, Riyadh, Saudi Arabia. syamala3110@yahoo.co.in.&lt;/auth-address&gt;&lt;titles&gt;&lt;title&gt;Association between physical activity and psychological status among Saudi female students&lt;/title&gt;&lt;secondary-title&gt;BMC Psychiatry&lt;/secondary-title&gt;&lt;/titles&gt;&lt;periodical&gt;&lt;full-title&gt;BMC Psychiatry&lt;/full-title&gt;&lt;/periodical&gt;&lt;pages&gt;238&lt;/pages&gt;&lt;volume&gt;14&lt;/volume&gt;&lt;keywords&gt;&lt;keyword&gt;Adolescent&lt;/keyword&gt;&lt;keyword&gt;Depression/diagnosis&lt;/keyword&gt;&lt;keyword&gt;Female&lt;/keyword&gt;&lt;keyword&gt;Humans&lt;/keyword&gt;&lt;keyword&gt;Male&lt;/keyword&gt;&lt;keyword&gt;*Mental Health&lt;/keyword&gt;&lt;keyword&gt;*Motor Activity&lt;/keyword&gt;&lt;keyword&gt;Personality Inventory&lt;/keyword&gt;&lt;keyword&gt;Psychiatric Status Rating Scales&lt;/keyword&gt;&lt;keyword&gt;Saudi Arabia&lt;/keyword&gt;&lt;keyword&gt;*Sedentary Lifestyle&lt;/keyword&gt;&lt;keyword&gt;Sleep Initiation and Maintenance Disorders/diagnosis&lt;/keyword&gt;&lt;keyword&gt;Students/*psychology&lt;/keyword&gt;&lt;keyword&gt;Women/*psychology&lt;/keyword&gt;&lt;keyword&gt;Young Adult&lt;/keyword&gt;&lt;/keywords&gt;&lt;dates&gt;&lt;year&gt;2014&lt;/year&gt;&lt;/dates&gt;&lt;isbn&gt;1471-244X (Electronic)&amp;#xD;1471-244X (Linking)&lt;/isbn&gt;&lt;accession-num&gt;25141878&lt;/accession-num&gt;&lt;urls&gt;&lt;related-urls&gt;&lt;url&gt;http://www.ncbi.nlm.nih.gov/pubmed/25141878&lt;/url&gt;&lt;/related-urls&gt;&lt;/urls&gt;&lt;custom2&gt;PMC4148004&lt;/custom2&gt;&lt;electronic-resource-num&gt;10.1186/s12888-014-0238-3&lt;/electronic-resource-num&gt;&lt;/record&gt;&lt;/Cite&gt;&lt;/EndNote&gt;</w:instrTex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4A63CC" w:rsidRPr="00D0247C">
              <w:rPr>
                <w:rFonts w:ascii="Times New Roman" w:eastAsia="Times New Roman" w:hAnsi="Times New Roman" w:cs="Times New Roman"/>
                <w:noProof/>
              </w:rPr>
              <w:t>[13]</w: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30176866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</w:tcPr>
          <w:p w14:paraId="0D0CF10B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4487DA42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2ACCF6B6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14216AB4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610732E9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</w:tcPr>
          <w:p w14:paraId="6C390556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</w:tcPr>
          <w:p w14:paraId="628E9546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Pedometer</w:t>
            </w:r>
          </w:p>
        </w:tc>
        <w:tc>
          <w:tcPr>
            <w:tcW w:w="2880" w:type="dxa"/>
            <w:shd w:val="clear" w:color="auto" w:fill="auto"/>
            <w:noWrap/>
          </w:tcPr>
          <w:p w14:paraId="130180F7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D70F7" w:rsidRPr="00D0247C" w14:paraId="29050426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6429E75D" w14:textId="3971AE4F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4</w:t>
            </w:r>
          </w:p>
        </w:tc>
        <w:tc>
          <w:tcPr>
            <w:tcW w:w="3595" w:type="dxa"/>
            <w:shd w:val="clear" w:color="auto" w:fill="auto"/>
          </w:tcPr>
          <w:p w14:paraId="369DD478" w14:textId="6F29C61E" w:rsidR="001D70F7" w:rsidRPr="00D0247C" w:rsidRDefault="00230556" w:rsidP="004A63C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Eisa</w:t>
            </w:r>
            <w:proofErr w:type="spellEnd"/>
            <w:r w:rsidR="001D70F7" w:rsidRPr="00D0247C">
              <w:rPr>
                <w:rFonts w:ascii="Times New Roman" w:eastAsia="Times New Roman" w:hAnsi="Times New Roman" w:cs="Times New Roman"/>
              </w:rPr>
              <w:t xml:space="preserve"> E, </w:t>
            </w:r>
            <w:r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Rushud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A, et al (2016)</w: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Al-Eisa&lt;/Author&gt;&lt;Year&gt;2016&lt;/Year&gt;&lt;RecNum&gt;4112&lt;/RecNum&gt;&lt;DisplayText&gt;[14]&lt;/DisplayText&gt;&lt;record&gt;&lt;rec-number&gt;4112&lt;/rec-number&gt;&lt;foreign-keys&gt;&lt;key app="EN" db-id="ptr5wtrz350x28exzvy50aakew09rsfxts2z" timestamp="1464264907"&gt;4112&lt;/key&gt;&lt;/foreign-keys&gt;&lt;ref-type name="Journal Article"&gt;17&lt;/ref-type&gt;&lt;contributors&gt;&lt;authors&gt;&lt;author&gt;*Al-Eisa, E.&lt;/author&gt;&lt;author&gt;Al-Rushud, A.&lt;/author&gt;&lt;author&gt;Alghadir, A.&lt;/author&gt;&lt;author&gt;Anwer, S.&lt;/author&gt;&lt;author&gt;Al-Harbi, B.&lt;/author&gt;&lt;author&gt;Al-Sughaier, N.&lt;/author&gt;&lt;author&gt;Al-Yoseef, N.&lt;/author&gt;&lt;author&gt;Al-Otaibi, R.&lt;/author&gt;&lt;author&gt;Al-Muhaysin, H. A.&lt;/author&gt;&lt;/authors&gt;&lt;/contributors&gt;&lt;auth-address&gt;Rehabilitation Research Chair, College of Applied Medical Sciences, King Saud University, Riyadh 11433, Saudi Arabia.&amp;#xD;Department of Rehabilitation Sciences, College of Applied Medical Sciences, King Saud University, Riyadh 11433, Saudi Arabia.&amp;#xD;Rehabilitation Research Chair, College of Applied Medical Sciences, King Saud University, Riyadh 11433, Saudi Arabia; Dr. D. Y. Patil College of Physiotherapy, Dr. D. Y. Patil Vidyapeeth, Pune 411026, India.&lt;/auth-address&gt;&lt;titles&gt;&lt;title&gt;Effect of Motivation by &amp;quot;Instagram&amp;quot; on Adherence to Physical Activity among Female College Students&lt;/title&gt;&lt;secondary-title&gt;Biomed Res Int&lt;/secondary-title&gt;&lt;/titles&gt;&lt;periodical&gt;&lt;full-title&gt;Biomed Res Int&lt;/full-title&gt;&lt;/periodical&gt;&lt;pages&gt;1546013&lt;/pages&gt;&lt;volume&gt;2016&lt;/volume&gt;&lt;dates&gt;&lt;year&gt;2016&lt;/year&gt;&lt;/dates&gt;&lt;isbn&gt;2314-6141 (Electronic)&lt;/isbn&gt;&lt;accession-num&gt;27034927&lt;/accession-num&gt;&lt;urls&gt;&lt;related-urls&gt;&lt;url&gt;http://www.ncbi.nlm.nih.gov/pubmed/27034927&lt;/url&gt;&lt;/related-urls&gt;&lt;/urls&gt;&lt;custom2&gt;PMC4789360&lt;/custom2&gt;&lt;electronic-resource-num&gt;10.1155/2016/1546013&lt;/electronic-resource-num&gt;&lt;/record&gt;&lt;/Cite&gt;&lt;/EndNote&gt;</w:instrTex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4A63CC" w:rsidRPr="00D0247C">
              <w:rPr>
                <w:rFonts w:ascii="Times New Roman" w:eastAsia="Times New Roman" w:hAnsi="Times New Roman" w:cs="Times New Roman"/>
                <w:noProof/>
              </w:rPr>
              <w:t>[14]</w: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5FECD8D5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619" w:type="dxa"/>
            <w:shd w:val="clear" w:color="auto" w:fill="auto"/>
            <w:noWrap/>
          </w:tcPr>
          <w:p w14:paraId="1C474A08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75EFE8E6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0FC6B126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5486C05E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508EAD84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</w:tcPr>
          <w:p w14:paraId="0CA372DA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</w:tcPr>
          <w:p w14:paraId="7579DD20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Exercise intervention</w:t>
            </w:r>
          </w:p>
        </w:tc>
        <w:tc>
          <w:tcPr>
            <w:tcW w:w="2880" w:type="dxa"/>
            <w:shd w:val="clear" w:color="auto" w:fill="auto"/>
            <w:noWrap/>
          </w:tcPr>
          <w:p w14:paraId="5F24FCD9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D70F7" w:rsidRPr="00D0247C" w14:paraId="419B7246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407CEE30" w14:textId="5938E902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lastRenderedPageBreak/>
              <w:t>15</w:t>
            </w:r>
          </w:p>
        </w:tc>
        <w:tc>
          <w:tcPr>
            <w:tcW w:w="3595" w:type="dxa"/>
            <w:shd w:val="clear" w:color="auto" w:fill="auto"/>
          </w:tcPr>
          <w:p w14:paraId="13CA6CC0" w14:textId="6D2016E4" w:rsidR="001D70F7" w:rsidRPr="00D0247C" w:rsidRDefault="001D70F7" w:rsidP="00230556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Alghadir</w:t>
            </w:r>
            <w:proofErr w:type="spellEnd"/>
            <w:r w:rsidR="004A63CC" w:rsidRPr="00D0247C">
              <w:rPr>
                <w:rFonts w:ascii="Times New Roman" w:eastAsia="Times New Roman" w:hAnsi="Times New Roman" w:cs="Times New Roman"/>
              </w:rPr>
              <w:t xml:space="preserve"> AH,</w:t>
            </w:r>
            <w:r w:rsidR="00230556">
              <w:rPr>
                <w:rFonts w:ascii="Times New Roman" w:eastAsia="Times New Roman" w:hAnsi="Times New Roman" w:cs="Times New Roman"/>
              </w:rPr>
              <w:t xml:space="preserve"> </w:t>
            </w:r>
            <w:proofErr w:type="spellStart"/>
            <w:r w:rsidR="00230556">
              <w:rPr>
                <w:rFonts w:ascii="Times New Roman" w:eastAsia="Times New Roman" w:hAnsi="Times New Roman" w:cs="Times New Roman"/>
              </w:rPr>
              <w:t>Gabr</w:t>
            </w:r>
            <w:proofErr w:type="spellEnd"/>
            <w:r w:rsidR="00230556">
              <w:rPr>
                <w:rFonts w:ascii="Times New Roman" w:eastAsia="Times New Roman" w:hAnsi="Times New Roman" w:cs="Times New Roman"/>
              </w:rPr>
              <w:t xml:space="preserve"> SA,</w:t>
            </w:r>
            <w:r w:rsidR="004A63CC" w:rsidRPr="00D0247C">
              <w:rPr>
                <w:rFonts w:ascii="Times New Roman" w:eastAsia="Times New Roman" w:hAnsi="Times New Roman" w:cs="Times New Roman"/>
              </w:rPr>
              <w:t xml:space="preserve"> et al (201</w:t>
            </w:r>
            <w:r w:rsidR="00230556">
              <w:rPr>
                <w:rFonts w:ascii="Times New Roman" w:eastAsia="Times New Roman" w:hAnsi="Times New Roman" w:cs="Times New Roman"/>
              </w:rPr>
              <w:t>6</w:t>
            </w:r>
            <w:r w:rsidR="004A63CC" w:rsidRPr="00D0247C">
              <w:rPr>
                <w:rFonts w:ascii="Times New Roman" w:eastAsia="Times New Roman" w:hAnsi="Times New Roman" w:cs="Times New Roman"/>
              </w:rPr>
              <w:t xml:space="preserve">) </w: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Alghadir&lt;/Author&gt;&lt;Year&gt;2016&lt;/Year&gt;&lt;RecNum&gt;4114&lt;/RecNum&gt;&lt;DisplayText&gt;[15]&lt;/DisplayText&gt;&lt;record&gt;&lt;rec-number&gt;4114&lt;/rec-number&gt;&lt;foreign-keys&gt;&lt;key app="EN" db-id="ptr5wtrz350x28exzvy50aakew09rsfxts2z" timestamp="1464264907"&gt;4114&lt;/key&gt;&lt;/foreign-keys&gt;&lt;ref-type name="Journal Article"&gt;17&lt;/ref-type&gt;&lt;contributors&gt;&lt;authors&gt;&lt;author&gt;*Alghadir, A. H.&lt;/author&gt;&lt;author&gt;Gabr, S. A.&lt;/author&gt;&lt;author&gt;Al-Eisa, E. S.&lt;/author&gt;&lt;author&gt;Alghadir, M. H.&lt;/author&gt;&lt;/authors&gt;&lt;/contributors&gt;&lt;auth-address&gt;Rehabilitation Research Chair, College of Applied Medical Sciences, King Saud University, Riyadh, Kingdom of Saudi Arabia.&amp;#xD;Rehabilitation Research Chair, College of Applied Medical Sciences, King Saud University, Riyadh, Kingdom of Saudi Arabia; Department of Anatomy, Faculty of Medicine, Mansoura University, Mansoura, Egypt.&amp;#xD;Department of Orthopedics, King Fahad Medical City, Riyadh, Kingdom of Saudi Arabia.&lt;/auth-address&gt;&lt;titles&gt;&lt;title&gt;Correlation between bone mineral density and serum trace elements in response to supervised aerobic training in older adults&lt;/title&gt;&lt;secondary-title&gt;Clin Interv Aging&lt;/secondary-title&gt;&lt;/titles&gt;&lt;periodical&gt;&lt;full-title&gt;Clin Interv Aging&lt;/full-title&gt;&lt;/periodical&gt;&lt;pages&gt;265-73&lt;/pages&gt;&lt;volume&gt;11&lt;/volume&gt;&lt;keywords&gt;&lt;keyword&gt;Bmd&lt;/keyword&gt;&lt;keyword&gt;aerobic exercise&lt;/keyword&gt;&lt;keyword&gt;bone density&lt;/keyword&gt;&lt;keyword&gt;bone metabolism&lt;/keyword&gt;&lt;keyword&gt;essential minerals&lt;/keyword&gt;&lt;keyword&gt;osteoporosis&lt;/keyword&gt;&lt;/keywords&gt;&lt;dates&gt;&lt;year&gt;2016&lt;/year&gt;&lt;/dates&gt;&lt;isbn&gt;1178-1998 (Electronic)&amp;#xD;1176-9092 (Linking)&lt;/isbn&gt;&lt;accession-num&gt;27013870&lt;/accession-num&gt;&lt;urls&gt;&lt;related-urls&gt;&lt;url&gt;http://www.ncbi.nlm.nih.gov/pubmed/27013870&lt;/url&gt;&lt;/related-urls&gt;&lt;/urls&gt;&lt;custom2&gt;PMC4778779&lt;/custom2&gt;&lt;electronic-resource-num&gt;10.2147/CIA.S100566&lt;/electronic-resource-num&gt;&lt;/record&gt;&lt;/Cite&gt;&lt;/EndNote&gt;</w:instrTex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4A63CC" w:rsidRPr="00D0247C">
              <w:rPr>
                <w:rFonts w:ascii="Times New Roman" w:eastAsia="Times New Roman" w:hAnsi="Times New Roman" w:cs="Times New Roman"/>
                <w:noProof/>
              </w:rPr>
              <w:t>[15]</w: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57BAB5E6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</w:tcPr>
          <w:p w14:paraId="30E12294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</w:tcPr>
          <w:p w14:paraId="47F8626E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1EE4E78F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4E942B5F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2550ADDC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</w:tcPr>
          <w:p w14:paraId="232A9C4D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2493" w:type="dxa"/>
            <w:shd w:val="clear" w:color="auto" w:fill="auto"/>
            <w:noWrap/>
          </w:tcPr>
          <w:p w14:paraId="34BB0579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Exercise intervention</w:t>
            </w:r>
          </w:p>
        </w:tc>
        <w:tc>
          <w:tcPr>
            <w:tcW w:w="2880" w:type="dxa"/>
            <w:shd w:val="clear" w:color="auto" w:fill="auto"/>
            <w:noWrap/>
          </w:tcPr>
          <w:p w14:paraId="05CDC216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D70F7" w:rsidRPr="00D0247C" w14:paraId="45F35C29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037BCEAF" w14:textId="774FE989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6</w:t>
            </w:r>
          </w:p>
        </w:tc>
        <w:tc>
          <w:tcPr>
            <w:tcW w:w="3595" w:type="dxa"/>
            <w:shd w:val="clear" w:color="auto" w:fill="auto"/>
          </w:tcPr>
          <w:p w14:paraId="3FB4CE97" w14:textId="3F642E2E" w:rsidR="001D70F7" w:rsidRPr="00D0247C" w:rsidRDefault="001D70F7" w:rsidP="004A63C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Algh</w:t>
            </w:r>
            <w:r w:rsidR="00230556">
              <w:rPr>
                <w:rFonts w:ascii="Times New Roman" w:eastAsia="Times New Roman" w:hAnsi="Times New Roman" w:cs="Times New Roman"/>
              </w:rPr>
              <w:t>adir</w:t>
            </w:r>
            <w:proofErr w:type="spellEnd"/>
            <w:r w:rsidR="004A63CC" w:rsidRPr="00D0247C">
              <w:rPr>
                <w:rFonts w:ascii="Times New Roman" w:eastAsia="Times New Roman" w:hAnsi="Times New Roman" w:cs="Times New Roman"/>
              </w:rPr>
              <w:t xml:space="preserve"> AH, </w:t>
            </w:r>
            <w:proofErr w:type="spellStart"/>
            <w:r w:rsidR="00230556">
              <w:rPr>
                <w:rFonts w:ascii="Times New Roman" w:eastAsia="Times New Roman" w:hAnsi="Times New Roman" w:cs="Times New Roman"/>
              </w:rPr>
              <w:t>Gabr</w:t>
            </w:r>
            <w:proofErr w:type="spellEnd"/>
            <w:r w:rsidR="00230556">
              <w:rPr>
                <w:rFonts w:ascii="Times New Roman" w:eastAsia="Times New Roman" w:hAnsi="Times New Roman" w:cs="Times New Roman"/>
              </w:rPr>
              <w:t xml:space="preserve"> SA, </w:t>
            </w:r>
            <w:r w:rsidR="004A63CC" w:rsidRPr="00D0247C">
              <w:rPr>
                <w:rFonts w:ascii="Times New Roman" w:eastAsia="Times New Roman" w:hAnsi="Times New Roman" w:cs="Times New Roman"/>
              </w:rPr>
              <w:t xml:space="preserve">et al (2015) </w: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Alghadir&lt;/Author&gt;&lt;Year&gt;2015&lt;/Year&gt;&lt;RecNum&gt;4115&lt;/RecNum&gt;&lt;DisplayText&gt;[16]&lt;/DisplayText&gt;&lt;record&gt;&lt;rec-number&gt;4115&lt;/rec-number&gt;&lt;foreign-keys&gt;&lt;key app="EN" db-id="ptr5wtrz350x28exzvy50aakew09rsfxts2z" timestamp="1464264907"&gt;4115&lt;/key&gt;&lt;/foreign-keys&gt;&lt;ref-type name="Journal Article"&gt;17&lt;/ref-type&gt;&lt;contributors&gt;&lt;authors&gt;&lt;author&gt;*Alghadir, A. H.&lt;/author&gt;&lt;author&gt;Gabr, S. A.&lt;/author&gt;&lt;author&gt;Aly, F. A.&lt;/author&gt;&lt;/authors&gt;&lt;/contributors&gt;&lt;auth-address&gt;Rehabilitation Research Chair (RRC), Department of Rehabilitation Sciences, College of Applied Medical Sciences, King Saud University, Saudi Arabia.&amp;#xD;Rehabilitation Research Chair (RRC), Department of Rehabilitation Sciences, College of Applied Medical Sciences, King Saud University, Saudi Arabia ; Department of Anatomy, Faculty of Medicine, Mansoura University, Egypt.&amp;#xD;Rehabilitation Research Chair (RRC), Department of Rehabilitation Sciences, College of Applied Medical Sciences, King Saud University, Saudi Arabia ; Faculty of Physical Therapy, Cairo University, Egypt.&lt;/auth-address&gt;&lt;titles&gt;&lt;title&gt;The effects of four weeks aerobic training on saliva cortisol and testosterone in young healthy persons&lt;/title&gt;&lt;secondary-title&gt;J Phys Ther Sci&lt;/secondary-title&gt;&lt;/titles&gt;&lt;periodical&gt;&lt;full-title&gt;J Phys Ther Sci&lt;/full-title&gt;&lt;/periodical&gt;&lt;pages&gt;2029-33&lt;/pages&gt;&lt;volume&gt;27&lt;/volume&gt;&lt;number&gt;7&lt;/number&gt;&lt;keywords&gt;&lt;keyword&gt;Aerobic exercise&lt;/keyword&gt;&lt;keyword&gt;Physical activity&lt;/keyword&gt;&lt;keyword&gt;Saliva Stress hormones&lt;/keyword&gt;&lt;/keywords&gt;&lt;dates&gt;&lt;year&gt;2015&lt;/year&gt;&lt;pub-dates&gt;&lt;date&gt;Jul&lt;/date&gt;&lt;/pub-dates&gt;&lt;/dates&gt;&lt;isbn&gt;0915-5287 (Print)&amp;#xD;0915-5287 (Linking)&lt;/isbn&gt;&lt;accession-num&gt;26311920&lt;/accession-num&gt;&lt;urls&gt;&lt;related-urls&gt;&lt;url&gt;http://www.ncbi.nlm.nih.gov/pubmed/26311920&lt;/url&gt;&lt;/related-urls&gt;&lt;/urls&gt;&lt;custom2&gt;PMC4540811&lt;/custom2&gt;&lt;electronic-resource-num&gt;10.1589/jpts.27.2029&lt;/electronic-resource-num&gt;&lt;/record&gt;&lt;/Cite&gt;&lt;/EndNote&gt;</w:instrTex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4A63CC" w:rsidRPr="00D0247C">
              <w:rPr>
                <w:rFonts w:ascii="Times New Roman" w:eastAsia="Times New Roman" w:hAnsi="Times New Roman" w:cs="Times New Roman"/>
                <w:noProof/>
              </w:rPr>
              <w:t>[16]</w: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1666477B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</w:tcPr>
          <w:p w14:paraId="6CD0FE3E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</w:tcPr>
          <w:p w14:paraId="28B67215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7A435648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04521361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5BBE103B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</w:tcPr>
          <w:p w14:paraId="258196C7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2493" w:type="dxa"/>
            <w:shd w:val="clear" w:color="auto" w:fill="auto"/>
            <w:noWrap/>
          </w:tcPr>
          <w:p w14:paraId="778226FB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Exercise intervention</w:t>
            </w:r>
          </w:p>
        </w:tc>
        <w:tc>
          <w:tcPr>
            <w:tcW w:w="2880" w:type="dxa"/>
            <w:shd w:val="clear" w:color="auto" w:fill="auto"/>
            <w:noWrap/>
          </w:tcPr>
          <w:p w14:paraId="571E7174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D70F7" w:rsidRPr="00D0247C" w14:paraId="5FE152D3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242375C0" w14:textId="4FBF179E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7</w:t>
            </w:r>
          </w:p>
        </w:tc>
        <w:tc>
          <w:tcPr>
            <w:tcW w:w="3595" w:type="dxa"/>
            <w:shd w:val="clear" w:color="auto" w:fill="auto"/>
            <w:hideMark/>
          </w:tcPr>
          <w:p w14:paraId="7F690CF4" w14:textId="00339B9A" w:rsidR="001D70F7" w:rsidRPr="00D0247C" w:rsidRDefault="001D70F7" w:rsidP="004A63C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Ghawi</w:t>
            </w:r>
            <w:proofErr w:type="spellEnd"/>
            <w:r w:rsidR="00230556">
              <w:rPr>
                <w:rFonts w:ascii="Times New Roman" w:eastAsia="Times New Roman" w:hAnsi="Times New Roman" w:cs="Times New Roman"/>
              </w:rPr>
              <w:t xml:space="preserve"> A and </w:t>
            </w:r>
            <w:proofErr w:type="spellStart"/>
            <w:r w:rsidR="00230556">
              <w:rPr>
                <w:rFonts w:ascii="Times New Roman" w:eastAsia="Times New Roman" w:hAnsi="Times New Roman" w:cs="Times New Roman"/>
              </w:rPr>
              <w:t>Uaug</w:t>
            </w:r>
            <w:proofErr w:type="spellEnd"/>
            <w:r w:rsidR="00230556">
              <w:rPr>
                <w:rFonts w:ascii="Times New Roman" w:eastAsia="Times New Roman" w:hAnsi="Times New Roman" w:cs="Times New Roman"/>
              </w:rPr>
              <w:t xml:space="preserve"> R</w:t>
            </w:r>
            <w:r w:rsidRPr="00D0247C">
              <w:rPr>
                <w:rFonts w:ascii="Times New Roman" w:eastAsia="Times New Roman" w:hAnsi="Times New Roman" w:cs="Times New Roman"/>
              </w:rPr>
              <w:t xml:space="preserve"> (2009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Al-Ghawi&lt;/Author&gt;&lt;Year&gt;2009&lt;/Year&gt;&lt;RecNum&gt;3216&lt;/RecNum&gt;&lt;DisplayText&gt;[17]&lt;/DisplayText&gt;&lt;record&gt;&lt;rec-number&gt;3216&lt;/rec-number&gt;&lt;foreign-keys&gt;&lt;key app="EN" db-id="ptr5wtrz350x28exzvy50aakew09rsfxts2z" timestamp="0"&gt;3216&lt;/key&gt;&lt;/foreign-keys&gt;&lt;ref-type name="Journal Article"&gt;17&lt;/ref-type&gt;&lt;contributors&gt;&lt;authors&gt;&lt;author&gt;*Al-Ghawi, A.&lt;/author&gt;&lt;author&gt;Uauy, R.&lt;/author&gt;&lt;/authors&gt;&lt;/contributors&gt;&lt;auth-address&gt;Ministry of Health, Nutrition Section, Public Health Directorate, PO Box 42, Manama, Kingdom of Bahrain. Aghawi@health.gov.bh&lt;/auth-address&gt;&lt;titles&gt;&lt;title&gt;Study of the knowledge, attitudes and practices of physicians towards obesity management in primary health care in Bahrain&lt;/title&gt;&lt;secondary-title&gt;Public Health Nutr&lt;/secondary-title&gt;&lt;/titles&gt;&lt;periodical&gt;&lt;full-title&gt;Public Health Nutr&lt;/full-title&gt;&lt;/periodical&gt;&lt;pages&gt;1791-8&lt;/pages&gt;&lt;volume&gt;12&lt;/volume&gt;&lt;number&gt;10&lt;/number&gt;&lt;edition&gt;2009/01/24&lt;/edition&gt;&lt;keywords&gt;&lt;keyword&gt;*Attitude of Health Personnel&lt;/keyword&gt;&lt;keyword&gt;Bahrain/epidemiology&lt;/keyword&gt;&lt;keyword&gt;*Clinical Competence&lt;/keyword&gt;&lt;keyword&gt;Cross-Sectional Studies&lt;/keyword&gt;&lt;keyword&gt;Female&lt;/keyword&gt;&lt;keyword&gt;Health Care Surveys&lt;/keyword&gt;&lt;keyword&gt;Humans&lt;/keyword&gt;&lt;keyword&gt;Male&lt;/keyword&gt;&lt;keyword&gt;Obesity/epidemiology/prevention &amp;amp; control/*therapy&lt;/keyword&gt;&lt;keyword&gt;*Physician&amp;apos;s Practice Patterns/statistics &amp;amp; numerical data&lt;/keyword&gt;&lt;keyword&gt;*Physicians/psychology&lt;/keyword&gt;&lt;keyword&gt;*Primary Health Care&lt;/keyword&gt;&lt;/keywords&gt;&lt;dates&gt;&lt;year&gt;2009&lt;/year&gt;&lt;pub-dates&gt;&lt;date&gt;Oct&lt;/date&gt;&lt;/pub-dates&gt;&lt;/dates&gt;&lt;isbn&gt;1475-2727 (Electronic)&amp;#xD;1368-9800 (Linking)&lt;/isbn&gt;&lt;accession-num&gt;19161645&lt;/accession-num&gt;&lt;urls&gt;&lt;related-urls&gt;&lt;url&gt;http://www.ncbi.nlm.nih.gov/entrez/query.fcgi?cmd=Retrieve&amp;amp;db=PubMed&amp;amp;dopt=Citation&amp;amp;list_uids=19161645&lt;/url&gt;&lt;/related-urls&gt;&lt;/urls&gt;&lt;electronic-resource-num&gt;S1368980008004564 [pii]&amp;#xD;10.1017/S1368980008004564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4A63CC" w:rsidRPr="00D0247C">
              <w:rPr>
                <w:rFonts w:ascii="Times New Roman" w:eastAsia="Times New Roman" w:hAnsi="Times New Roman" w:cs="Times New Roman"/>
                <w:noProof/>
              </w:rPr>
              <w:t>[17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7C22F468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64073F14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050BC181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2F0B202C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58DDF533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56148EBA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6DB4504E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3979BF44" w14:textId="77777777" w:rsidR="001D70F7" w:rsidRPr="00D0247C" w:rsidRDefault="001D70F7" w:rsidP="00C06D1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Exercise, Attitude to counsel on PA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0EAB6228" w14:textId="77777777" w:rsidR="001D70F7" w:rsidRPr="00D0247C" w:rsidRDefault="001D70F7" w:rsidP="00C06D1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D70F7" w:rsidRPr="00D0247C" w14:paraId="051DB655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62334EA1" w14:textId="70F9E322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8</w:t>
            </w:r>
          </w:p>
        </w:tc>
        <w:tc>
          <w:tcPr>
            <w:tcW w:w="3595" w:type="dxa"/>
            <w:shd w:val="clear" w:color="auto" w:fill="auto"/>
          </w:tcPr>
          <w:p w14:paraId="655C587E" w14:textId="204D0BBF" w:rsidR="001D70F7" w:rsidRPr="00D0247C" w:rsidRDefault="00230556" w:rsidP="00230556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G</w:t>
            </w:r>
            <w:r w:rsidR="001D70F7" w:rsidRPr="00D0247C">
              <w:rPr>
                <w:rFonts w:ascii="Times New Roman" w:eastAsia="Times New Roman" w:hAnsi="Times New Roman" w:cs="Times New Roman"/>
              </w:rPr>
              <w:t>himlas</w:t>
            </w:r>
            <w:proofErr w:type="spellEnd"/>
            <w:r w:rsidR="001D70F7" w:rsidRPr="00D0247C">
              <w:rPr>
                <w:rFonts w:ascii="Times New Roman" w:eastAsia="Times New Roman" w:hAnsi="Times New Roman" w:cs="Times New Roman"/>
              </w:rPr>
              <w:t xml:space="preserve"> F</w:t>
            </w:r>
            <w:r>
              <w:rPr>
                <w:rFonts w:ascii="Times New Roman" w:eastAsia="Times New Roman" w:hAnsi="Times New Roman" w:cs="Times New Roman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Subbramaniam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K,</w:t>
            </w:r>
            <w:r w:rsidR="001D70F7" w:rsidRPr="00D0247C">
              <w:rPr>
                <w:rFonts w:ascii="Times New Roman" w:eastAsia="Times New Roman" w:hAnsi="Times New Roman" w:cs="Times New Roman"/>
              </w:rPr>
              <w:t xml:space="preserve"> et al (2014)</w: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Al-Ghimlas&lt;/Author&gt;&lt;Year&gt;2014&lt;/Year&gt;&lt;RecNum&gt;4116&lt;/RecNum&gt;&lt;DisplayText&gt;[18]&lt;/DisplayText&gt;&lt;record&gt;&lt;rec-number&gt;4116&lt;/rec-number&gt;&lt;foreign-keys&gt;&lt;key app="EN" db-id="ptr5wtrz350x28exzvy50aakew09rsfxts2z" timestamp="1464264907"&gt;4116&lt;/key&gt;&lt;/foreign-keys&gt;&lt;ref-type name="Journal Article"&gt;17&lt;/ref-type&gt;&lt;contributors&gt;&lt;authors&gt;&lt;author&gt;*Al-Ghimlas, Fahad&lt;/author&gt;&lt;author&gt;Subbramaniam, Kalaivane&lt;/author&gt;&lt;author&gt;Al-Owaish, Osama&lt;/author&gt;&lt;author&gt;Bilas, Ma Theresa&lt;/author&gt;&lt;author&gt;Behbehani, Kazem&lt;/author&gt;&lt;/authors&gt;&lt;/contributors&gt;&lt;titles&gt;&lt;title&gt;The Effects of Supervised Exercise Program on Health-Related Physical Fitness in Kuwait&lt;/title&gt;&lt;secondary-title&gt;British Journal of Medicine and Medical Research&lt;/secondary-title&gt;&lt;/titles&gt;&lt;periodical&gt;&lt;full-title&gt;British Journal of Medicine and Medical Research&lt;/full-title&gt;&lt;/periodical&gt;&lt;pages&gt;5083&lt;/pages&gt;&lt;volume&gt;4&lt;/volume&gt;&lt;number&gt;32&lt;/number&gt;&lt;dates&gt;&lt;year&gt;2014&lt;/year&gt;&lt;/dates&gt;&lt;isbn&gt;2231-0614&lt;/isbn&gt;&lt;urls&gt;&lt;/urls&gt;&lt;/record&gt;&lt;/Cite&gt;&lt;/EndNote&gt;</w:instrTex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4A63CC" w:rsidRPr="00D0247C">
              <w:rPr>
                <w:rFonts w:ascii="Times New Roman" w:eastAsia="Times New Roman" w:hAnsi="Times New Roman" w:cs="Times New Roman"/>
                <w:noProof/>
              </w:rPr>
              <w:t>[18]</w: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22BBCA18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</w:tcPr>
          <w:p w14:paraId="1944B8E9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7C769357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6BFF627E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3F727F93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2694F15C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</w:tcPr>
          <w:p w14:paraId="3AFC30C9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</w:tcPr>
          <w:p w14:paraId="77E86B1A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Exercise intervention</w:t>
            </w:r>
          </w:p>
        </w:tc>
        <w:tc>
          <w:tcPr>
            <w:tcW w:w="2880" w:type="dxa"/>
            <w:shd w:val="clear" w:color="auto" w:fill="auto"/>
            <w:noWrap/>
          </w:tcPr>
          <w:p w14:paraId="2A61CDB7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D70F7" w:rsidRPr="00D0247C" w14:paraId="78DE2139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5FE88DFA" w14:textId="3D8B8E48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9</w:t>
            </w:r>
          </w:p>
        </w:tc>
        <w:tc>
          <w:tcPr>
            <w:tcW w:w="3595" w:type="dxa"/>
            <w:shd w:val="clear" w:color="auto" w:fill="auto"/>
            <w:hideMark/>
          </w:tcPr>
          <w:p w14:paraId="779BAB60" w14:textId="0979EAF3" w:rsidR="001D70F7" w:rsidRPr="00D0247C" w:rsidRDefault="001D70F7" w:rsidP="004A63C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Haifi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AR, Al-Fayez MA, et al (2013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BbC1IYWlmaTwvQXV0aG9yPjxZZWFyPjIwMTM8L1llYXI+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</w:fldData>
              </w:fldChar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 </w:instrTex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BbC1IYWlmaTwvQXV0aG9yPjxZZWFyPjIwMTM8L1llYXI+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</w:fldData>
              </w:fldChar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.DATA </w:instrText>
            </w:r>
            <w:r w:rsidR="004A63CC" w:rsidRPr="00D0247C">
              <w:rPr>
                <w:rFonts w:ascii="Times New Roman" w:eastAsia="Times New Roman" w:hAnsi="Times New Roman" w:cs="Times New Roman"/>
              </w:rPr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end"/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4A63CC" w:rsidRPr="00D0247C">
              <w:rPr>
                <w:rFonts w:ascii="Times New Roman" w:eastAsia="Times New Roman" w:hAnsi="Times New Roman" w:cs="Times New Roman"/>
                <w:noProof/>
              </w:rPr>
              <w:t>[19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2A0A6FDF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6D728A5C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5E32EF25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630D44DE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0F17DE1B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21B0630A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06D43713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16518F79" w14:textId="77777777" w:rsidR="001D70F7" w:rsidRPr="00D0247C" w:rsidRDefault="001D70F7" w:rsidP="00C06D1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TLS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51F9D7F1" w14:textId="77777777" w:rsidR="001D70F7" w:rsidRPr="00D0247C" w:rsidRDefault="001D70F7" w:rsidP="00C06D1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ATLS (TV/computer)</w:t>
            </w:r>
          </w:p>
        </w:tc>
      </w:tr>
      <w:tr w:rsidR="001D70F7" w:rsidRPr="00D0247C" w14:paraId="63605219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7CAD7E64" w14:textId="2DDE2E9C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0</w:t>
            </w:r>
          </w:p>
        </w:tc>
        <w:tc>
          <w:tcPr>
            <w:tcW w:w="3595" w:type="dxa"/>
            <w:shd w:val="clear" w:color="auto" w:fill="auto"/>
          </w:tcPr>
          <w:p w14:paraId="26D6B7BE" w14:textId="306F4444" w:rsidR="001D70F7" w:rsidRPr="00D0247C" w:rsidRDefault="00230556" w:rsidP="004A63C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Haifi</w:t>
            </w:r>
            <w:proofErr w:type="spellEnd"/>
            <w:r w:rsidR="004A63CC" w:rsidRPr="00D0247C">
              <w:rPr>
                <w:rFonts w:ascii="Times New Roman" w:eastAsia="Times New Roman" w:hAnsi="Times New Roman" w:cs="Times New Roman"/>
              </w:rPr>
              <w:t xml:space="preserve"> AA</w:t>
            </w:r>
            <w:r>
              <w:rPr>
                <w:rFonts w:ascii="Times New Roman" w:eastAsia="Times New Roman" w:hAnsi="Times New Roman" w:cs="Times New Roman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AlMajed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HT, et al</w:t>
            </w:r>
            <w:r w:rsidR="004A63CC" w:rsidRPr="00D0247C">
              <w:rPr>
                <w:rFonts w:ascii="Times New Roman" w:eastAsia="Times New Roman" w:hAnsi="Times New Roman" w:cs="Times New Roman"/>
              </w:rPr>
              <w:t xml:space="preserve"> (2016</w:t>
            </w:r>
            <w:r w:rsidR="001D70F7" w:rsidRPr="00D0247C">
              <w:rPr>
                <w:rFonts w:ascii="Times New Roman" w:eastAsia="Times New Roman" w:hAnsi="Times New Roman" w:cs="Times New Roman"/>
              </w:rPr>
              <w:t>)</w: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Al-Haifi&lt;/Author&gt;&lt;Year&gt;2016&lt;/Year&gt;&lt;RecNum&gt;4117&lt;/RecNum&gt;&lt;DisplayText&gt;[20]&lt;/DisplayText&gt;&lt;record&gt;&lt;rec-number&gt;4117&lt;/rec-number&gt;&lt;foreign-keys&gt;&lt;key app="EN" db-id="ptr5wtrz350x28exzvy50aakew09rsfxts2z" timestamp="1464264907"&gt;4117&lt;/key&gt;&lt;/foreign-keys&gt;&lt;ref-type name="Journal Article"&gt;17&lt;/ref-type&gt;&lt;contributors&gt;&lt;authors&gt;&lt;author&gt;*Al-Haifi, A. A.&lt;/author&gt;&lt;author&gt;AlMajed, H. T.&lt;/author&gt;&lt;author&gt;Al-Hazzaa, H. M.&lt;/author&gt;&lt;author&gt;Musaiger, A. O.&lt;/author&gt;&lt;author&gt;Arab, M. A.&lt;/author&gt;&lt;author&gt;Hasan, R. A.&lt;/author&gt;&lt;/authors&gt;&lt;/contributors&gt;&lt;auth-address&gt;Applied Medical Sciences Department, College of Health Sciences. Public authority of Applied Education and Training. almajed777@hotmail.com.&lt;/auth-address&gt;&lt;titles&gt;&lt;title&gt;Relative Contribution of Obesity, Sedentary Behaviors and Dietary Habits to Sleep Duration Among Kuwaiti Adolescents&lt;/title&gt;&lt;secondary-title&gt;Glob J Health Sci&lt;/secondary-title&gt;&lt;/titles&gt;&lt;periodical&gt;&lt;full-title&gt;Glob J Health Sci&lt;/full-title&gt;&lt;/periodical&gt;&lt;pages&gt;107-17&lt;/pages&gt;&lt;volume&gt;8&lt;/volume&gt;&lt;number&gt;1&lt;/number&gt;&lt;keywords&gt;&lt;keyword&gt;Adolescent&lt;/keyword&gt;&lt;keyword&gt;Cross-Sectional Studies&lt;/keyword&gt;&lt;keyword&gt;Female&lt;/keyword&gt;&lt;keyword&gt;*Food Habits&lt;/keyword&gt;&lt;keyword&gt;Humans&lt;/keyword&gt;&lt;keyword&gt;Kuwait/epidemiology&lt;/keyword&gt;&lt;keyword&gt;Life Style&lt;/keyword&gt;&lt;keyword&gt;Male&lt;/keyword&gt;&lt;keyword&gt;Obesity/*epidemiology&lt;/keyword&gt;&lt;keyword&gt;Prevalence&lt;/keyword&gt;&lt;keyword&gt;*Sedentary Lifestyle&lt;/keyword&gt;&lt;keyword&gt;*Sleep&lt;/keyword&gt;&lt;keyword&gt;Surveys and Questionnaires&lt;/keyword&gt;&lt;/keywords&gt;&lt;dates&gt;&lt;year&gt;2016&lt;/year&gt;&lt;pub-dates&gt;&lt;date&gt;Jan&lt;/date&gt;&lt;/pub-dates&gt;&lt;/dates&gt;&lt;isbn&gt;1916-9736 (Print)&amp;#xD;1916-9736 (Linking)&lt;/isbn&gt;&lt;accession-num&gt;26234983&lt;/accession-num&gt;&lt;urls&gt;&lt;related-urls&gt;&lt;url&gt;http://www.ncbi.nlm.nih.gov/pubmed/26234983&lt;/url&gt;&lt;/related-urls&gt;&lt;/urls&gt;&lt;custom2&gt;PMC4804078&lt;/custom2&gt;&lt;electronic-resource-num&gt;10.5539/gjhs.v8n1p107&lt;/electronic-resource-num&gt;&lt;/record&gt;&lt;/Cite&gt;&lt;/EndNote&gt;</w:instrTex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4A63CC" w:rsidRPr="00D0247C">
              <w:rPr>
                <w:rFonts w:ascii="Times New Roman" w:eastAsia="Times New Roman" w:hAnsi="Times New Roman" w:cs="Times New Roman"/>
                <w:noProof/>
              </w:rPr>
              <w:t>[20]</w: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1653BFC7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</w:tcPr>
          <w:p w14:paraId="25F10146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29CA94F3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5BC102CC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169521C1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723CB430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1DD995CB" w14:textId="77777777" w:rsidR="001D70F7" w:rsidRPr="00D0247C" w:rsidRDefault="001D70F7" w:rsidP="001D70F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</w:tcPr>
          <w:p w14:paraId="3F544611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TLS (Total)</w:t>
            </w:r>
          </w:p>
        </w:tc>
        <w:tc>
          <w:tcPr>
            <w:tcW w:w="2880" w:type="dxa"/>
            <w:shd w:val="clear" w:color="auto" w:fill="auto"/>
            <w:noWrap/>
          </w:tcPr>
          <w:p w14:paraId="1F10D24B" w14:textId="77777777" w:rsidR="001D70F7" w:rsidRPr="00D0247C" w:rsidRDefault="001D70F7" w:rsidP="001D70F7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ATLS (TV/computer)</w:t>
            </w:r>
          </w:p>
        </w:tc>
      </w:tr>
      <w:tr w:rsidR="001D70F7" w:rsidRPr="00D0247C" w14:paraId="7B15A015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013A7489" w14:textId="3FAED0F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1</w:t>
            </w:r>
          </w:p>
        </w:tc>
        <w:tc>
          <w:tcPr>
            <w:tcW w:w="3595" w:type="dxa"/>
            <w:shd w:val="clear" w:color="auto" w:fill="auto"/>
            <w:hideMark/>
          </w:tcPr>
          <w:p w14:paraId="3A954B04" w14:textId="4A5A0E2E" w:rsidR="001D70F7" w:rsidRPr="00D0247C" w:rsidRDefault="001D70F7" w:rsidP="004A63C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Hamdan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NA, 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Zalabani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>, et al (2012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Al-Hamdan&lt;/Author&gt;&lt;Year&gt;2012&lt;/Year&gt;&lt;RecNum&gt;3856&lt;/RecNum&gt;&lt;DisplayText&gt;[21]&lt;/DisplayText&gt;&lt;record&gt;&lt;rec-number&gt;3856&lt;/rec-number&gt;&lt;foreign-keys&gt;&lt;key app="EN" db-id="ptr5wtrz350x28exzvy50aakew09rsfxts2z" timestamp="0"&gt;3856&lt;/key&gt;&lt;/foreign-keys&gt;&lt;ref-type name="Journal Article"&gt;17&lt;/ref-type&gt;&lt;contributors&gt;&lt;authors&gt;&lt;author&gt;*Al-Hamdan, N. A.&lt;/author&gt;&lt;author&gt;Al-Zalabani, A. H.&lt;/author&gt;&lt;author&gt;Saeed, A. A.&lt;/author&gt;&lt;/authors&gt;&lt;/contributors&gt;&lt;auth-address&gt;Department of Community Medicine, King Saud Bin Abdul Aziz University for Health Sciences, Faculty of Medicine, King Fahad Medical City, Riyadh, Kingdom of Saudi Arabia.&lt;/auth-address&gt;&lt;titles&gt;&lt;title&gt;Comparative study of physical activity of hypertensives and normotensives: A cross-sectional study of adults in Saudi Arabia&lt;/title&gt;&lt;secondary-title&gt;J Family Community Med&lt;/secondary-title&gt;&lt;/titles&gt;&lt;periodical&gt;&lt;full-title&gt;J Family Community Med&lt;/full-title&gt;&lt;/periodical&gt;&lt;pages&gt;162-6&lt;/pages&gt;&lt;volume&gt;19&lt;/volume&gt;&lt;number&gt;3&lt;/number&gt;&lt;edition&gt;2012/12/12&lt;/edition&gt;&lt;dates&gt;&lt;year&gt;2012&lt;/year&gt;&lt;pub-dates&gt;&lt;date&gt;Sep&lt;/date&gt;&lt;/pub-dates&gt;&lt;/dates&gt;&lt;isbn&gt;1319-1683 (Print)&amp;#xD;1319-1683 (Linking)&lt;/isbn&gt;&lt;accession-num&gt;23230381&lt;/accession-num&gt;&lt;urls&gt;&lt;related-urls&gt;&lt;url&gt;http://www.ncbi.nlm.nih.gov/entrez/query.fcgi?cmd=Retrieve&amp;amp;db=PubMed&amp;amp;dopt=Citation&amp;amp;list_uids=23230381&lt;/url&gt;&lt;/related-urls&gt;&lt;/urls&gt;&lt;electronic-resource-num&gt;10.4103/2230-8229.102315&amp;#xD;JFCM-19-162 [pii]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4A63CC" w:rsidRPr="00D0247C">
              <w:rPr>
                <w:rFonts w:ascii="Times New Roman" w:eastAsia="Times New Roman" w:hAnsi="Times New Roman" w:cs="Times New Roman"/>
                <w:noProof/>
              </w:rPr>
              <w:t>[21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0C6BA87B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192B3554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29A9854C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676B8DC6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242AC49D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17C59327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11AB0A06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69AC4D43" w14:textId="77777777" w:rsidR="001D70F7" w:rsidRPr="00D0247C" w:rsidRDefault="001D70F7" w:rsidP="00C06D1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GPAQ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121CEF51" w14:textId="77777777" w:rsidR="001D70F7" w:rsidRPr="00D0247C" w:rsidRDefault="001D70F7" w:rsidP="00C06D1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1D70F7" w:rsidRPr="00D0247C" w14:paraId="4030CE27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07AB4589" w14:textId="309379B6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2</w:t>
            </w:r>
          </w:p>
        </w:tc>
        <w:tc>
          <w:tcPr>
            <w:tcW w:w="3595" w:type="dxa"/>
            <w:shd w:val="clear" w:color="auto" w:fill="auto"/>
            <w:hideMark/>
          </w:tcPr>
          <w:p w14:paraId="50974EA4" w14:textId="18DB7B7D" w:rsidR="001D70F7" w:rsidRPr="00D0247C" w:rsidRDefault="001D70F7" w:rsidP="004A63C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Hazzaa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HM and 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Rasheedi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AA (2007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Al-Hazzaa&lt;/Author&gt;&lt;Year&gt;2007&lt;/Year&gt;&lt;RecNum&gt;3385&lt;/RecNum&gt;&lt;DisplayText&gt;[22]&lt;/DisplayText&gt;&lt;record&gt;&lt;rec-number&gt;3385&lt;/rec-number&gt;&lt;foreign-keys&gt;&lt;key app="EN" db-id="ptr5wtrz350x28exzvy50aakew09rsfxts2z" timestamp="0"&gt;3385&lt;/key&gt;&lt;/foreign-keys&gt;&lt;ref-type name="Journal Article"&gt;17&lt;/ref-type&gt;&lt;contributors&gt;&lt;authors&gt;&lt;author&gt;*Al-Hazzaa, H. M.&lt;/author&gt;&lt;author&gt;Al-Rasheedi, A. A.&lt;/author&gt;&lt;/authors&gt;&lt;/contributors&gt;&lt;auth-address&gt;Exercise Physiology Laboratory, King Saud University, PO Box 9792, Riyadh 11423, Kingdom of Saudi Arabia. halhazzaa@hotmail.com&lt;/auth-address&gt;&lt;titles&gt;&lt;title&gt;Adiposity and physical activity levels among preschool children in Jeddah, Saudi Arabia&lt;/title&gt;&lt;secondary-title&gt;Saudi Med J&lt;/secondary-title&gt;&lt;/titles&gt;&lt;periodical&gt;&lt;full-title&gt;Saudi Med J&lt;/full-title&gt;&lt;/periodical&gt;&lt;pages&gt;766-73&lt;/pages&gt;&lt;volume&gt;28&lt;/volume&gt;&lt;number&gt;5&lt;/number&gt;&lt;edition&gt;2007/04/26&lt;/edition&gt;&lt;keywords&gt;&lt;keyword&gt;*Adiposity&lt;/keyword&gt;&lt;keyword&gt;Child, Preschool&lt;/keyword&gt;&lt;keyword&gt;Female&lt;/keyword&gt;&lt;keyword&gt;Humans&lt;/keyword&gt;&lt;keyword&gt;Male&lt;/keyword&gt;&lt;keyword&gt;*Motor Activity&lt;/keyword&gt;&lt;keyword&gt;Obesity/epidemiology&lt;/keyword&gt;&lt;keyword&gt;Saudi Arabia/epidemiology&lt;/keyword&gt;&lt;/keywords&gt;&lt;dates&gt;&lt;year&gt;2007&lt;/year&gt;&lt;pub-dates&gt;&lt;date&gt;May&lt;/date&gt;&lt;/pub-dates&gt;&lt;/dates&gt;&lt;isbn&gt;0379-5284 (Print)&amp;#xD;0379-5284 (Linking)&lt;/isbn&gt;&lt;accession-num&gt;17457449&lt;/accession-num&gt;&lt;urls&gt;&lt;related-urls&gt;&lt;url&gt;http://www.ncbi.nlm.nih.gov/entrez/query.fcgi?cmd=Retrieve&amp;amp;db=PubMed&amp;amp;dopt=Citation&amp;amp;list_uids=17457449&lt;/url&gt;&lt;/related-urls&gt;&lt;/urls&gt;&lt;electronic-resource-num&gt;20061029&amp;apos; [pii]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4A63CC" w:rsidRPr="00D0247C">
              <w:rPr>
                <w:rFonts w:ascii="Times New Roman" w:eastAsia="Times New Roman" w:hAnsi="Times New Roman" w:cs="Times New Roman"/>
                <w:noProof/>
              </w:rPr>
              <w:t>[22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57B0DA6B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36B829D7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5229F751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2F01D2F1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74062C55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2BDFAF58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3F567D30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740D7972" w14:textId="77777777" w:rsidR="001D70F7" w:rsidRPr="00D0247C" w:rsidRDefault="001D70F7" w:rsidP="00C06D1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Pedometer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43F8F08B" w14:textId="77777777" w:rsidR="001D70F7" w:rsidRPr="00D0247C" w:rsidRDefault="001D70F7" w:rsidP="00C06D1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Local (TV)</w:t>
            </w:r>
          </w:p>
        </w:tc>
      </w:tr>
      <w:tr w:rsidR="001D70F7" w:rsidRPr="00D0247C" w14:paraId="345C83FD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2B6176DA" w14:textId="24B0F6C3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3</w:t>
            </w:r>
          </w:p>
        </w:tc>
        <w:tc>
          <w:tcPr>
            <w:tcW w:w="3595" w:type="dxa"/>
            <w:shd w:val="clear" w:color="auto" w:fill="auto"/>
            <w:hideMark/>
          </w:tcPr>
          <w:p w14:paraId="55194403" w14:textId="62BBD8F0" w:rsidR="001D70F7" w:rsidRPr="00D0247C" w:rsidRDefault="001D70F7" w:rsidP="004A63C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Hazzaa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HM, 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Abahussain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NA, et al (2011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BbC1IYXp6YWE8L0F1dGhvcj48WWVhcj4yMDExPC9ZZWFy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</w:fldData>
              </w:fldChar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 </w:instrText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BbC1IYXp6YWE8L0F1dGhvcj48WWVhcj4yMDExPC9ZZWFy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</w:fldData>
              </w:fldChar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.DATA </w:instrText>
            </w:r>
            <w:r w:rsidR="004A63CC" w:rsidRPr="00D0247C">
              <w:rPr>
                <w:rFonts w:ascii="Times New Roman" w:eastAsia="Times New Roman" w:hAnsi="Times New Roman" w:cs="Times New Roman"/>
              </w:rPr>
            </w:r>
            <w:r w:rsidR="004A63CC" w:rsidRPr="00D0247C">
              <w:rPr>
                <w:rFonts w:ascii="Times New Roman" w:eastAsia="Times New Roman" w:hAnsi="Times New Roman" w:cs="Times New Roman"/>
              </w:rPr>
              <w:fldChar w:fldCharType="end"/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4A63CC" w:rsidRPr="00D0247C">
              <w:rPr>
                <w:rFonts w:ascii="Times New Roman" w:eastAsia="Times New Roman" w:hAnsi="Times New Roman" w:cs="Times New Roman"/>
                <w:noProof/>
              </w:rPr>
              <w:t>[23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4553177B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1FB8B535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0C0C7ED6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566A7D48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4E550D12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2FE3442E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3CBB6DFB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7D7704C8" w14:textId="77777777" w:rsidR="001D70F7" w:rsidRPr="00D0247C" w:rsidRDefault="001D70F7" w:rsidP="00C06D1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TLS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59FF5B40" w14:textId="77777777" w:rsidR="001D70F7" w:rsidRPr="00D0247C" w:rsidRDefault="001D70F7" w:rsidP="00C06D1C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ATLS (TV/computer)</w:t>
            </w:r>
          </w:p>
        </w:tc>
      </w:tr>
      <w:tr w:rsidR="001D70F7" w:rsidRPr="00D0247C" w14:paraId="6A43C856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5C403D4D" w14:textId="33F760CC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4</w:t>
            </w:r>
          </w:p>
        </w:tc>
        <w:tc>
          <w:tcPr>
            <w:tcW w:w="3595" w:type="dxa"/>
            <w:shd w:val="clear" w:color="auto" w:fill="auto"/>
            <w:hideMark/>
          </w:tcPr>
          <w:p w14:paraId="277C9C40" w14:textId="171CBFEA" w:rsidR="001D70F7" w:rsidRPr="00D0247C" w:rsidRDefault="001D70F7" w:rsidP="004A63C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Hazzaa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HM, 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Abahussain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NA, et al (2012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4A63C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Al-Hazzaa&lt;/Author&gt;&lt;Year&gt;2012&lt;/Year&gt;&lt;RecNum&gt;2964&lt;/RecNum&gt;&lt;DisplayText&gt;[24]&lt;/DisplayText&gt;&lt;record&gt;&lt;rec-number&gt;2964&lt;/rec-number&gt;&lt;foreign-keys&gt;&lt;key app="EN" db-id="ptr5wtrz350x28exzvy50aakew09rsfxts2z" timestamp="0"&gt;2964&lt;/key&gt;&lt;/foreign-keys&gt;&lt;ref-type name="Journal Article"&gt;17&lt;/ref-type&gt;&lt;contributors&gt;&lt;authors&gt;&lt;author&gt;*Al-Hazzaa, H. M.&lt;/author&gt;&lt;author&gt;Abahussain, N. A.&lt;/author&gt;&lt;author&gt;Al-Sobayel, H. I.&lt;/author&gt;&lt;author&gt;Qahwaji, D. M.&lt;/author&gt;&lt;author&gt;Musaiger, A. O.&lt;/author&gt;&lt;/authors&gt;&lt;/contributors&gt;&lt;auth-address&gt;College of Education, King Saud University, Riyadh, Saudi Arabia. alhazzaa@ksu.edu.sa&lt;/auth-address&gt;&lt;titles&gt;&lt;title&gt;Lifestyle factors associated with overweight and obesity among Saudi adolescents&lt;/title&gt;&lt;secondary-title&gt;BMC Public Health&lt;/secondary-title&gt;&lt;/titles&gt;&lt;periodical&gt;&lt;full-title&gt;BMC Public Health&lt;/full-title&gt;&lt;/periodical&gt;&lt;pages&gt;354&lt;/pages&gt;&lt;volume&gt;12&lt;/volume&gt;&lt;edition&gt;2012/05/18&lt;/edition&gt;&lt;keywords&gt;&lt;keyword&gt;Adolescent&lt;/keyword&gt;&lt;keyword&gt;Computers/*utilization&lt;/keyword&gt;&lt;keyword&gt;Cross-Sectional Studies&lt;/keyword&gt;&lt;keyword&gt;Female&lt;/keyword&gt;&lt;keyword&gt;*Food Habits&lt;/keyword&gt;&lt;keyword&gt;Humans&lt;/keyword&gt;&lt;keyword&gt;*Life Style&lt;/keyword&gt;&lt;keyword&gt;Logistic Models&lt;/keyword&gt;&lt;keyword&gt;Male&lt;/keyword&gt;&lt;keyword&gt;*Motor Activity&lt;/keyword&gt;&lt;keyword&gt;Obesity/*epidemiology&lt;/keyword&gt;&lt;keyword&gt;Overweight/*epidemiology&lt;/keyword&gt;&lt;keyword&gt;Questionnaires&lt;/keyword&gt;&lt;keyword&gt;Risk Factors&lt;/keyword&gt;&lt;keyword&gt;Saudi Arabia/epidemiology&lt;/keyword&gt;&lt;keyword&gt;Television/*utilization&lt;/keyword&gt;&lt;keyword&gt;Video Games&lt;/keyword&gt;&lt;keyword&gt;Young Adult&lt;/keyword&gt;&lt;/keywords&gt;&lt;dates&gt;&lt;year&gt;2012&lt;/year&gt;&lt;/dates&gt;&lt;isbn&gt;1471-2458 (Electronic)&amp;#xD;1471-2458 (Linking)&lt;/isbn&gt;&lt;accession-num&gt;22591544&lt;/accession-num&gt;&lt;urls&gt;&lt;related-urls&gt;&lt;url&gt;http://www.ncbi.nlm.nih.gov/entrez/query.fcgi?cmd=Retrieve&amp;amp;db=PubMed&amp;amp;dopt=Citation&amp;amp;list_uids=22591544&lt;/url&gt;&lt;/related-urls&gt;&lt;/urls&gt;&lt;electronic-resource-num&gt;1471-2458-12-354 [pii]&amp;#xD;10.1186/1471-2458-12-354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4A63CC" w:rsidRPr="00D0247C">
              <w:rPr>
                <w:rFonts w:ascii="Times New Roman" w:eastAsia="Times New Roman" w:hAnsi="Times New Roman" w:cs="Times New Roman"/>
                <w:noProof/>
              </w:rPr>
              <w:t>[24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7282FE97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266DE1AA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60770581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511B2265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19035230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2F74B895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2BD9E800" w14:textId="77777777" w:rsidR="001D70F7" w:rsidRPr="00D0247C" w:rsidRDefault="001D70F7" w:rsidP="00C06D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61A6007F" w14:textId="77777777" w:rsidR="001D70F7" w:rsidRPr="00D0247C" w:rsidRDefault="001D70F7" w:rsidP="00C06D1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TLS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386DE054" w14:textId="77777777" w:rsidR="001D70F7" w:rsidRPr="00D0247C" w:rsidRDefault="001D70F7" w:rsidP="00C06D1C">
            <w:pPr>
              <w:rPr>
                <w:rFonts w:ascii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ATLS (TV/computer)</w:t>
            </w:r>
          </w:p>
        </w:tc>
      </w:tr>
      <w:tr w:rsidR="0051410F" w:rsidRPr="00D0247C" w14:paraId="5EA9E82A" w14:textId="77777777" w:rsidTr="0051410F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45697291" w14:textId="3449304D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5</w:t>
            </w:r>
          </w:p>
        </w:tc>
        <w:tc>
          <w:tcPr>
            <w:tcW w:w="3595" w:type="dxa"/>
            <w:shd w:val="clear" w:color="auto" w:fill="auto"/>
          </w:tcPr>
          <w:p w14:paraId="795D1105" w14:textId="379AB540" w:rsidR="0051410F" w:rsidRPr="00D0247C" w:rsidRDefault="0051410F" w:rsidP="00230556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Hazzaa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HM, 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Alahmadi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>, et al (2015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Al-Hazzaa&lt;/Author&gt;&lt;Year&gt;2014&lt;/Year&gt;&lt;RecNum&gt;4142&lt;/RecNum&gt;&lt;DisplayText&gt;[25]&lt;/DisplayText&gt;&lt;record&gt;&lt;rec-number&gt;4142&lt;/rec-number&gt;&lt;foreign-keys&gt;&lt;key app="EN" db-id="ptr5wtrz350x28exzvy50aakew09rsfxts2z" timestamp="1464432771"&gt;4142&lt;/key&gt;&lt;/foreign-keys&gt;&lt;ref-type name="Journal Article"&gt;17&lt;/ref-type&gt;&lt;contributors&gt;&lt;authors&gt;&lt;author&gt;*Al-Hazzaa, H. M.&lt;/author&gt;&lt;author&gt;Alahmadi, M. A.&lt;/author&gt;&lt;author&gt;Al-Sobayel, H. I.&lt;/author&gt;&lt;author&gt;Abahussain, N. A.&lt;/author&gt;&lt;author&gt;Qahwaji, D. M.&lt;/author&gt;&lt;author&gt;Musaiger, A. O.&lt;/author&gt;&lt;/authors&gt;&lt;/contributors&gt;&lt;auth-address&gt;Pediatric Exercise Physiology Research Laboratory, King Saud University, Riyadh, Saudi Arabia.&lt;/auth-address&gt;&lt;titles&gt;&lt;title&gt;Patterns and determinants of physical activity among saudi adolescents&lt;/title&gt;&lt;secondary-title&gt;J Phys Act Health&lt;/secondary-title&gt;&lt;/titles&gt;&lt;periodical&gt;&lt;full-title&gt;J Phys Act Health&lt;/full-title&gt;&lt;/periodical&gt;&lt;pages&gt;1202-11&lt;/pages&gt;&lt;volume&gt;11&lt;/volume&gt;&lt;number&gt;6&lt;/number&gt;&lt;dates&gt;&lt;year&gt;2014&lt;/year&gt;&lt;pub-dates&gt;&lt;date&gt;Aug&lt;/date&gt;&lt;/pub-dates&gt;&lt;/dates&gt;&lt;isbn&gt;1543-5474 (Electronic)&amp;#xD;1543-3080 (Linking)&lt;/isbn&gt;&lt;accession-num&gt;25368950&lt;/accession-num&gt;&lt;urls&gt;&lt;related-urls&gt;&lt;url&gt;http://www.ncbi.nlm.nih.gov/pubmed/25368950&lt;/url&gt;&lt;/related-urls&gt;&lt;/urls&gt;&lt;electronic-resource-num&gt;10.1123/jpah.2012-0427&lt;/electronic-resource-num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25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0262DFB0" w14:textId="6424BE86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, 4</w:t>
            </w:r>
          </w:p>
        </w:tc>
        <w:tc>
          <w:tcPr>
            <w:tcW w:w="619" w:type="dxa"/>
            <w:shd w:val="clear" w:color="auto" w:fill="auto"/>
            <w:noWrap/>
          </w:tcPr>
          <w:p w14:paraId="262C0196" w14:textId="70ADFCD5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01459624" w14:textId="5DC975A2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659D817F" w14:textId="14B2A43E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667DDB99" w14:textId="24539094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055E688F" w14:textId="34DE3E21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11DDDF9D" w14:textId="4D0252F3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</w:tcPr>
          <w:p w14:paraId="07D83D37" w14:textId="6D3521BF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TLS (Total)</w:t>
            </w:r>
          </w:p>
        </w:tc>
        <w:tc>
          <w:tcPr>
            <w:tcW w:w="2880" w:type="dxa"/>
            <w:shd w:val="clear" w:color="auto" w:fill="auto"/>
            <w:noWrap/>
          </w:tcPr>
          <w:p w14:paraId="0DB11CC8" w14:textId="2A5C84B0" w:rsidR="0051410F" w:rsidRPr="00D0247C" w:rsidRDefault="0051410F" w:rsidP="0051410F">
            <w:pPr>
              <w:rPr>
                <w:rFonts w:ascii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ATLS (TV/computer)</w:t>
            </w:r>
          </w:p>
        </w:tc>
      </w:tr>
      <w:tr w:rsidR="0051410F" w:rsidRPr="00D0247C" w14:paraId="418C2EE2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373C8659" w14:textId="76CECAAB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6</w:t>
            </w:r>
          </w:p>
        </w:tc>
        <w:tc>
          <w:tcPr>
            <w:tcW w:w="3595" w:type="dxa"/>
            <w:shd w:val="clear" w:color="auto" w:fill="auto"/>
            <w:hideMark/>
          </w:tcPr>
          <w:p w14:paraId="27FADE2C" w14:textId="5334A65E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Hazzaa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HM, 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Nakeeb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Y, et al (2013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Al-Hazzaa&lt;/Author&gt;&lt;Year&gt;2013&lt;/Year&gt;&lt;RecNum&gt;3861&lt;/RecNum&gt;&lt;DisplayText&gt;[26]&lt;/DisplayText&gt;&lt;record&gt;&lt;rec-number&gt;3861&lt;/rec-number&gt;&lt;foreign-keys&gt;&lt;key app="EN" db-id="ptr5wtrz350x28exzvy50aakew09rsfxts2z" timestamp="0"&gt;3861&lt;/key&gt;&lt;/foreign-keys&gt;&lt;ref-type name="Journal Article"&gt;17&lt;/ref-type&gt;&lt;contributors&gt;&lt;authors&gt;&lt;author&gt;*Al-Hazzaa, H. M.&lt;/author&gt;&lt;author&gt;Al-Nakeeb, Y.&lt;/author&gt;&lt;author&gt;Duncan, M. J.&lt;/author&gt;&lt;author&gt;Al-Sobayel, H. I.&lt;/author&gt;&lt;author&gt;Abahussain, N. A.&lt;/author&gt;&lt;author&gt;Musaiger, A. O.&lt;/author&gt;&lt;author&gt;Lyons, M.&lt;/author&gt;&lt;author&gt;Collins, P.&lt;/author&gt;&lt;author&gt;Nevill, A.&lt;/author&gt;&lt;/authors&gt;&lt;/contributors&gt;&lt;auth-address&gt;Pediatric Exercise Physiology Research Laboratory, College of Education, King Saud University, P.O. Box 2458, Riyadh 11451, Saudi Arabia. alhazzaa@ksu.edu.sa.&lt;/auth-address&gt;&lt;titles&gt;&lt;title&gt;A cross-cultural comparison of health behaviors between Saudi and British adolescents living in urban areas: gender by country analyses&lt;/title&gt;&lt;secondary-title&gt;Int J Environ Res Public Health&lt;/secondary-title&gt;&lt;/titles&gt;&lt;periodical&gt;&lt;full-title&gt;Int J Environ Res Public Health&lt;/full-title&gt;&lt;/periodical&gt;&lt;pages&gt;6701-20&lt;/pages&gt;&lt;volume&gt;10&lt;/volume&gt;&lt;number&gt;12&lt;/number&gt;&lt;edition&gt;2013/12/05&lt;/edition&gt;&lt;dates&gt;&lt;year&gt;2013&lt;/year&gt;&lt;pub-dates&gt;&lt;date&gt;Dec&lt;/date&gt;&lt;/pub-dates&gt;&lt;/dates&gt;&lt;isbn&gt;1660-4601 (Electronic)&amp;#xD;1660-4601 (Linking)&lt;/isbn&gt;&lt;accession-num&gt;24300072&lt;/accession-num&gt;&lt;urls&gt;&lt;related-urls&gt;&lt;url&gt;http://www.ncbi.nlm.nih.gov/entrez/query.fcgi?cmd=Retrieve&amp;amp;db=PubMed&amp;amp;dopt=Citation&amp;amp;list_uids=24300072&lt;/url&gt;&lt;/related-urls&gt;&lt;/urls&gt;&lt;electronic-resource-num&gt;ijerph10126701 [pii]&amp;#xD;10.3390/ijerph10126701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26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5E2A0FA8" w14:textId="760A1DE8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  <w:r w:rsidR="009828D8">
              <w:rPr>
                <w:rFonts w:ascii="Times New Roman" w:eastAsia="Times New Roman" w:hAnsi="Times New Roman" w:cs="Times New Roman"/>
              </w:rPr>
              <w:t>, 4</w:t>
            </w:r>
          </w:p>
        </w:tc>
        <w:tc>
          <w:tcPr>
            <w:tcW w:w="619" w:type="dxa"/>
            <w:shd w:val="clear" w:color="auto" w:fill="auto"/>
            <w:noWrap/>
          </w:tcPr>
          <w:p w14:paraId="0EA7796D" w14:textId="7D2A3CFF" w:rsidR="0051410F" w:rsidRPr="00D0247C" w:rsidRDefault="009828D8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49E9F276" w14:textId="5872FC3F" w:rsidR="0051410F" w:rsidRPr="00D0247C" w:rsidRDefault="009828D8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2F07649F" w14:textId="4E43CF3B" w:rsidR="0051410F" w:rsidRPr="00D0247C" w:rsidRDefault="009828D8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49ABF3BD" w14:textId="1A71FC2D" w:rsidR="0051410F" w:rsidRPr="00D0247C" w:rsidRDefault="009828D8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64B27A8A" w14:textId="21E419D9" w:rsidR="0051410F" w:rsidRPr="00D0247C" w:rsidRDefault="009828D8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2E13FB04" w14:textId="46C068F5" w:rsidR="0051410F" w:rsidRPr="00D0247C" w:rsidRDefault="009828D8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4F919E18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TLS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206AF02A" w14:textId="77777777" w:rsidR="0051410F" w:rsidRPr="00D0247C" w:rsidRDefault="0051410F" w:rsidP="0051410F">
            <w:pPr>
              <w:rPr>
                <w:rFonts w:ascii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ATLS (TV/computer)</w:t>
            </w:r>
          </w:p>
        </w:tc>
      </w:tr>
      <w:tr w:rsidR="0051410F" w:rsidRPr="00D0247C" w14:paraId="5D06FCE4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39EF73B6" w14:textId="7641F402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7</w:t>
            </w:r>
          </w:p>
        </w:tc>
        <w:tc>
          <w:tcPr>
            <w:tcW w:w="3595" w:type="dxa"/>
            <w:shd w:val="clear" w:color="auto" w:fill="auto"/>
          </w:tcPr>
          <w:p w14:paraId="3236DE44" w14:textId="78EA80AA" w:rsidR="0051410F" w:rsidRPr="00D0247C" w:rsidRDefault="0027339A" w:rsidP="0027339A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Hazzaa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HM, Al-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Sobay</w:t>
            </w:r>
            <w:r w:rsidR="0051410F" w:rsidRPr="00D0247C">
              <w:rPr>
                <w:rFonts w:ascii="Times New Roman" w:eastAsia="Times New Roman" w:hAnsi="Times New Roman" w:cs="Times New Roman"/>
              </w:rPr>
              <w:t>et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HI,</w:t>
            </w:r>
            <w:r w:rsidR="0051410F" w:rsidRPr="00D0247C">
              <w:rPr>
                <w:rFonts w:ascii="Times New Roman" w:eastAsia="Times New Roman" w:hAnsi="Times New Roman" w:cs="Times New Roman"/>
              </w:rPr>
              <w:t xml:space="preserve"> al (2011)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51410F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Al-Hazzaa&lt;/Author&gt;&lt;Year&gt;2011&lt;/Year&gt;&lt;RecNum&gt;3119&lt;/RecNum&gt;&lt;DisplayText&gt;[27]&lt;/DisplayText&gt;&lt;record&gt;&lt;rec-number&gt;3119&lt;/rec-number&gt;&lt;foreign-keys&gt;&lt;key app="EN" db-id="ptr5wtrz350x28exzvy50aakew09rsfxts2z" timestamp="0"&gt;3119&lt;/key&gt;&lt;/foreign-keys&gt;&lt;ref-type name="Journal Article"&gt;17&lt;/ref-type&gt;&lt;contributors&gt;&lt;authors&gt;&lt;author&gt;*Al-Hazzaa, H. M.&lt;/author&gt;&lt;author&gt;Al-Sobayel, H. I.&lt;/author&gt;&lt;author&gt;Musaiger, A. O.&lt;/author&gt;&lt;/authors&gt;&lt;/contributors&gt;&lt;auth-address&gt;Exercise Physiology Laboratory, Department of Physical Education and Movement Sciences, College of Education, King Saud University, P.O. Box 2458, Riyadh, 11451, Saudi Arabia. alhazzaa@ksu.edu.sa&lt;/auth-address&gt;&lt;titles&gt;&lt;title&gt;Convergent validity of the Arab Teens Lifestyle Study (ATLS) physical activity questionnaire&lt;/title&gt;&lt;secondary-title&gt;Int J Environ Res Public Health&lt;/secondary-title&gt;&lt;/titles&gt;&lt;periodical&gt;&lt;full-title&gt;Int J Environ Res Public Health&lt;/full-title&gt;&lt;/periodical&gt;&lt;pages&gt;3810-20&lt;/pages&gt;&lt;volume&gt;8&lt;/volume&gt;&lt;number&gt;9&lt;/number&gt;&lt;edition&gt;2011/10/22&lt;/edition&gt;&lt;keywords&gt;&lt;keyword&gt;Adolescent&lt;/keyword&gt;&lt;keyword&gt;Arabs/statistics &amp;amp; numerical data&lt;/keyword&gt;&lt;keyword&gt;Body Mass Index&lt;/keyword&gt;&lt;keyword&gt;Female&lt;/keyword&gt;&lt;keyword&gt;Humans&lt;/keyword&gt;&lt;keyword&gt;Life Style&lt;/keyword&gt;&lt;keyword&gt;*Locomotion&lt;/keyword&gt;&lt;keyword&gt;Male&lt;/keyword&gt;&lt;keyword&gt;*Motor Activity&lt;/keyword&gt;&lt;keyword&gt;*Questionnaires&lt;/keyword&gt;&lt;keyword&gt;Reproducibility of Results&lt;/keyword&gt;&lt;/keywords&gt;&lt;dates&gt;&lt;year&gt;2011&lt;/year&gt;&lt;pub-dates&gt;&lt;date&gt;Sep&lt;/date&gt;&lt;/pub-dates&gt;&lt;/dates&gt;&lt;isbn&gt;1660-4601 (Electronic)&amp;#xD;1660-4601 (Linking)&lt;/isbn&gt;&lt;accession-num&gt;22016718&lt;/accession-num&gt;&lt;urls&gt;&lt;related-urls&gt;&lt;url&gt;http://www.ncbi.nlm.nih.gov/entrez/query.fcgi?cmd=Retrieve&amp;amp;db=PubMed&amp;amp;dopt=Citation&amp;amp;list_uids=22016718&lt;/url&gt;&lt;/related-urls&gt;&lt;/urls&gt;&lt;electronic-resource-num&gt;10.3390/ijerph8093810&amp;#xD;ijerph-08-03810 [pii]&lt;/electronic-resource-num&gt;&lt;language&gt;eng&lt;/language&gt;&lt;/record&gt;&lt;/Cite&gt;&lt;/EndNote&gt;</w:instrTex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51410F" w:rsidRPr="00D0247C">
              <w:rPr>
                <w:rFonts w:ascii="Times New Roman" w:eastAsia="Times New Roman" w:hAnsi="Times New Roman" w:cs="Times New Roman"/>
                <w:noProof/>
              </w:rPr>
              <w:t>[27]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7DF9A5A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619" w:type="dxa"/>
            <w:shd w:val="clear" w:color="auto" w:fill="auto"/>
            <w:noWrap/>
          </w:tcPr>
          <w:p w14:paraId="6D55C8EB" w14:textId="4FEC83A0" w:rsidR="0051410F" w:rsidRPr="00D0247C" w:rsidRDefault="009828D8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</w:tcPr>
          <w:p w14:paraId="0F09CEF1" w14:textId="0272E5D5" w:rsidR="0051410F" w:rsidRPr="00D0247C" w:rsidRDefault="009828D8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0654B8DD" w14:textId="0CE7D447" w:rsidR="0051410F" w:rsidRPr="00D0247C" w:rsidRDefault="009828D8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7B44AA6F" w14:textId="34C76E9B" w:rsidR="0051410F" w:rsidRPr="00D0247C" w:rsidRDefault="009828D8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144B4E5A" w14:textId="61EAED5D" w:rsidR="0051410F" w:rsidRPr="00D0247C" w:rsidRDefault="009828D8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28098712" w14:textId="0B4560C6" w:rsidR="0051410F" w:rsidRPr="00D0247C" w:rsidRDefault="009828D8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</w:tcPr>
          <w:p w14:paraId="108F961C" w14:textId="15F00739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TLS (Total), Pedometer</w:t>
            </w:r>
          </w:p>
        </w:tc>
        <w:tc>
          <w:tcPr>
            <w:tcW w:w="2880" w:type="dxa"/>
            <w:shd w:val="clear" w:color="auto" w:fill="auto"/>
            <w:noWrap/>
          </w:tcPr>
          <w:p w14:paraId="6F7E581B" w14:textId="77777777" w:rsidR="0051410F" w:rsidRPr="00D0247C" w:rsidRDefault="0051410F" w:rsidP="0051410F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ATLS (TV/computer)</w:t>
            </w:r>
          </w:p>
        </w:tc>
      </w:tr>
      <w:tr w:rsidR="0051410F" w:rsidRPr="00D0247C" w14:paraId="41E9BC50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7020A50C" w14:textId="5B3AF486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8</w:t>
            </w:r>
          </w:p>
        </w:tc>
        <w:tc>
          <w:tcPr>
            <w:tcW w:w="3595" w:type="dxa"/>
            <w:shd w:val="clear" w:color="auto" w:fill="auto"/>
            <w:hideMark/>
          </w:tcPr>
          <w:p w14:paraId="2F689E9E" w14:textId="0564D5A9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Hazzaa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HM, 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Sobayel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HI, et al (2013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Al-Hazzaa&lt;/Author&gt;&lt;Year&gt;2013&lt;/Year&gt;&lt;RecNum&gt;3732&lt;/RecNum&gt;&lt;DisplayText&gt;[28]&lt;/DisplayText&gt;&lt;record&gt;&lt;rec-number&gt;3732&lt;/rec-number&gt;&lt;foreign-keys&gt;&lt;key app="EN" db-id="ptr5wtrz350x28exzvy50aakew09rsfxts2z" timestamp="0"&gt;3732&lt;/key&gt;&lt;/foreign-keys&gt;&lt;ref-type name="Journal Article"&gt;17&lt;/ref-type&gt;&lt;contributors&gt;&lt;authors&gt;&lt;author&gt;*Al-Hazzaa, H. M.&lt;/author&gt;&lt;author&gt;Al-Sobayel, H. I.&lt;/author&gt;&lt;author&gt;Abahussain, N. A.&lt;/author&gt;&lt;author&gt;Qahwaji, D. M.&lt;/author&gt;&lt;author&gt;Alahmadi, M. A.&lt;/author&gt;&lt;author&gt;Musaiger, A. O.&lt;/author&gt;&lt;/authors&gt;&lt;/contributors&gt;&lt;auth-address&gt;Pediatric Exercise Physiology Research Laboratory, College of Education, King Saud University, Riyadh, Saudi Arabia; Scientific Boards, Obesity Research Chair, King Saud University, Riyadh, Saudi Arabia.&lt;/auth-address&gt;&lt;titles&gt;&lt;title&gt;Association of dietary habits with levels of physical activity and screen time among adolescents living in Saudi Arabia&lt;/title&gt;&lt;secondary-title&gt;J Hum Nutr Diet&lt;/secondary-title&gt;&lt;/titles&gt;&lt;periodical&gt;&lt;full-title&gt;J Hum Nutr Diet&lt;/full-title&gt;&lt;/periodical&gt;&lt;edition&gt;2013/07/31&lt;/edition&gt;&lt;dates&gt;&lt;year&gt;2013&lt;/year&gt;&lt;pub-dates&gt;&lt;date&gt;Jul 27&lt;/date&gt;&lt;/pub-dates&gt;&lt;/dates&gt;&lt;isbn&gt;1365-277X (Electronic)&amp;#xD;0952-3871 (Linking)&lt;/isbn&gt;&lt;accession-num&gt;23889093&lt;/accession-num&gt;&lt;urls&gt;&lt;related-urls&gt;&lt;url&gt;http://www.ncbi.nlm.nih.gov/entrez/query.fcgi?cmd=Retrieve&amp;amp;db=PubMed&amp;amp;dopt=Citation&amp;amp;list_uids=23889093&lt;/url&gt;&lt;/related-urls&gt;&lt;/urls&gt;&lt;electronic-resource-num&gt;10.1111/jhn.12147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28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5B99E48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39E19DD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1F70DF7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48392E4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54B0F1B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2335115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45E6B14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3E2C1B55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TLS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3D214F3D" w14:textId="77777777" w:rsidR="0051410F" w:rsidRPr="00D0247C" w:rsidRDefault="0051410F" w:rsidP="0051410F">
            <w:pPr>
              <w:rPr>
                <w:rFonts w:ascii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ATLS (TV/computer)</w:t>
            </w:r>
          </w:p>
        </w:tc>
      </w:tr>
      <w:tr w:rsidR="0051410F" w:rsidRPr="00D0247C" w14:paraId="06EE7621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4FCAD0A9" w14:textId="7393AF95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9</w:t>
            </w:r>
          </w:p>
        </w:tc>
        <w:tc>
          <w:tcPr>
            <w:tcW w:w="3595" w:type="dxa"/>
            <w:shd w:val="clear" w:color="auto" w:fill="auto"/>
            <w:hideMark/>
          </w:tcPr>
          <w:p w14:paraId="32B3B046" w14:textId="2FDE435E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Hazzaa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HM, 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Musaiger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AO, et al (2013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Al-Hazzaa&lt;/Author&gt;&lt;Year&gt;2013&lt;/Year&gt;&lt;RecNum&gt;3188&lt;/RecNum&gt;&lt;DisplayText&gt;[29]&lt;/DisplayText&gt;&lt;record&gt;&lt;rec-number&gt;3188&lt;/rec-number&gt;&lt;foreign-keys&gt;&lt;key app="EN" db-id="ptr5wtrz350x28exzvy50aakew09rsfxts2z" timestamp="0"&gt;3188&lt;/key&gt;&lt;/foreign-keys&gt;&lt;ref-type name="Journal Article"&gt;17&lt;/ref-type&gt;&lt;contributors&gt;&lt;authors&gt;&lt;author&gt;*Al-Hazzaa, H. M.&lt;/author&gt;&lt;author&gt;Musaiger, A. O.&lt;/author&gt;&lt;author&gt;Abahussain, N. A.&lt;/author&gt;&lt;author&gt;Al-Sobayel, H. I.&lt;/author&gt;&lt;author&gt;Qahwaji, D. M.&lt;/author&gt;&lt;/authors&gt;&lt;/contributors&gt;&lt;auth-address&gt;Pediatric Exercise Physiology Research Laboratory, College of Education, King Saud University, Riyadh, Saudi Arabia; Scientific Boards, Obesity Research Chair, King Saud University, Riyadh, Saudi Arabia.&lt;/auth-address&gt;&lt;titles&gt;&lt;title&gt;Lifestyle correlates of self-reported sleep duration among Saudi adolescents: a multicentre school-based cross-sectional study&lt;/title&gt;&lt;secondary-title&gt;Child Care Health Dev&lt;/secondary-title&gt;&lt;/titles&gt;&lt;periodical&gt;&lt;full-title&gt;Child Care Health Dev&lt;/full-title&gt;&lt;/periodical&gt;&lt;edition&gt;2013/03/26&lt;/edition&gt;&lt;dates&gt;&lt;year&gt;2013&lt;/year&gt;&lt;pub-dates&gt;&lt;date&gt;Mar 22&lt;/date&gt;&lt;/pub-dates&gt;&lt;/dates&gt;&lt;isbn&gt;1365-2214 (Electronic)&amp;#xD;0305-1862 (Linking)&lt;/isbn&gt;&lt;accession-num&gt;23521148&lt;/accession-num&gt;&lt;urls&gt;&lt;related-urls&gt;&lt;url&gt;http://www.ncbi.nlm.nih.gov/entrez/query.fcgi?cmd=Retrieve&amp;amp;db=PubMed&amp;amp;dopt=Citation&amp;amp;list_uids=23521148&lt;/url&gt;&lt;/related-urls&gt;&lt;/urls&gt;&lt;electronic-resource-num&gt;10.1111/cch.12051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29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327E2ED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2DD7DDE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4D689AB1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410365D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3A66FEB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1C476863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7A7C5BA1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0FD41C23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TLS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57482CE0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ATLS (TV/computer)</w:t>
            </w:r>
          </w:p>
        </w:tc>
      </w:tr>
      <w:tr w:rsidR="0051410F" w:rsidRPr="00D0247C" w14:paraId="659CAF7F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053680EC" w14:textId="03C3CD8F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0</w:t>
            </w:r>
          </w:p>
        </w:tc>
        <w:tc>
          <w:tcPr>
            <w:tcW w:w="3595" w:type="dxa"/>
            <w:shd w:val="clear" w:color="auto" w:fill="auto"/>
            <w:hideMark/>
          </w:tcPr>
          <w:p w14:paraId="16FC824D" w14:textId="3D7592E9" w:rsidR="0051410F" w:rsidRPr="00D0247C" w:rsidRDefault="0027339A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Hazzaa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HM</w:t>
            </w:r>
            <w:r w:rsidR="0051410F" w:rsidRPr="00D0247C">
              <w:rPr>
                <w:rFonts w:ascii="Times New Roman" w:eastAsia="Times New Roman" w:hAnsi="Times New Roman" w:cs="Times New Roman"/>
              </w:rPr>
              <w:t xml:space="preserve"> (2007)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51410F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Al-Hazzaa&lt;/Author&gt;&lt;Year&gt;2007&lt;/Year&gt;&lt;RecNum&gt;3386&lt;/RecNum&gt;&lt;DisplayText&gt;[30]&lt;/DisplayText&gt;&lt;record&gt;&lt;rec-number&gt;3386&lt;/rec-number&gt;&lt;foreign-keys&gt;&lt;key app="EN" db-id="ptr5wtrz350x28exzvy50aakew09rsfxts2z" timestamp="0"&gt;3386&lt;/key&gt;&lt;/foreign-keys&gt;&lt;ref-type name="Journal Article"&gt;17&lt;/ref-type&gt;&lt;contributors&gt;&lt;authors&gt;&lt;author&gt;*Al-Hazzaa, H. M.&lt;/author&gt;&lt;/authors&gt;&lt;/contributors&gt;&lt;auth-address&gt;Exercise Physiology Laboratory, King Saud University, PO Box 9792, Riyadh 11423, Saudi Arabia. halhazzaa@hotmail.com&lt;/auth-address&gt;&lt;titles&gt;&lt;title&gt;Health-enhancing physical activity among Saudi adults using the International Physical Activity Questionnaire (IPAQ)&lt;/title&gt;&lt;secondary-title&gt;Public Health Nutr&lt;/secondary-title&gt;&lt;/titles&gt;&lt;periodical&gt;&lt;full-title&gt;Public Health Nutr&lt;/full-title&gt;&lt;/periodical&gt;&lt;pages&gt;59-64&lt;/pages&gt;&lt;volume&gt;10&lt;/volume&gt;&lt;number&gt;1&lt;/number&gt;&lt;edition&gt;2007/01/11&lt;/edition&gt;&lt;keywords&gt;&lt;keyword&gt;Adolescent&lt;/keyword&gt;&lt;keyword&gt;Adult&lt;/keyword&gt;&lt;keyword&gt;Age Distribution&lt;/keyword&gt;&lt;keyword&gt;Aged&lt;/keyword&gt;&lt;keyword&gt;Aging/physiology&lt;/keyword&gt;&lt;keyword&gt;Exercise/*physiology&lt;/keyword&gt;&lt;keyword&gt;Female&lt;/keyword&gt;&lt;keyword&gt;*Health Behavior&lt;/keyword&gt;&lt;keyword&gt;Health Promotion/*methods/organization &amp;amp; administration&lt;/keyword&gt;&lt;keyword&gt;Humans&lt;/keyword&gt;&lt;keyword&gt;Interviews as Topic&lt;/keyword&gt;&lt;keyword&gt;Male&lt;/keyword&gt;&lt;keyword&gt;Middle Aged&lt;/keyword&gt;&lt;keyword&gt;Physical Fitness&lt;/keyword&gt;&lt;keyword&gt;*Public Health&lt;/keyword&gt;&lt;keyword&gt;Questionnaires&lt;/keyword&gt;&lt;keyword&gt;Saudi Arabia&lt;/keyword&gt;&lt;keyword&gt;Walking&lt;/keyword&gt;&lt;/keywords&gt;&lt;dates&gt;&lt;year&gt;2007&lt;/year&gt;&lt;pub-dates&gt;&lt;date&gt;Jan&lt;/date&gt;&lt;/pub-dates&gt;&lt;/dates&gt;&lt;isbn&gt;1368-9800 (Print)&amp;#xD;1368-9800 (Linking)&lt;/isbn&gt;&lt;accession-num&gt;17212844&lt;/accession-num&gt;&lt;urls&gt;&lt;related-urls&gt;&lt;url&gt;http://www.ncbi.nlm.nih.gov/entrez/query.fcgi?cmd=Retrieve&amp;amp;db=PubMed&amp;amp;dopt=Citation&amp;amp;list_uids=17212844&lt;/url&gt;&lt;/related-urls&gt;&lt;/urls&gt;&lt;electronic-resource-num&gt;S1368980007184299 [pii]&amp;#xD;10.1017/S1368980007184299&lt;/electronic-resource-num&gt;&lt;language&gt;eng&lt;/language&gt;&lt;/record&gt;&lt;/Cite&gt;&lt;/EndNote&gt;</w:instrTex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51410F" w:rsidRPr="00D0247C">
              <w:rPr>
                <w:rFonts w:ascii="Times New Roman" w:eastAsia="Times New Roman" w:hAnsi="Times New Roman" w:cs="Times New Roman"/>
                <w:noProof/>
              </w:rPr>
              <w:t>[30]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701F900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, 4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05E51E0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41BDE97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2DB1EB1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1D94DD6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72FE582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228A03E1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23C38B82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IPAQ-short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1FCBB99E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2671372F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5776C24A" w14:textId="09B1A61E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1</w:t>
            </w:r>
          </w:p>
        </w:tc>
        <w:tc>
          <w:tcPr>
            <w:tcW w:w="3595" w:type="dxa"/>
            <w:shd w:val="clear" w:color="auto" w:fill="auto"/>
            <w:hideMark/>
          </w:tcPr>
          <w:p w14:paraId="02086BA0" w14:textId="2F24B8BC" w:rsidR="0051410F" w:rsidRPr="00D0247C" w:rsidRDefault="0051410F" w:rsidP="0027339A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li</w:t>
            </w:r>
            <w:r w:rsidR="0027339A">
              <w:rPr>
                <w:rFonts w:ascii="Times New Roman" w:eastAsia="Times New Roman" w:hAnsi="Times New Roman" w:cs="Times New Roman"/>
              </w:rPr>
              <w:t xml:space="preserve"> HI</w:t>
            </w:r>
            <w:r w:rsidRPr="00D0247C">
              <w:rPr>
                <w:rFonts w:ascii="Times New Roman" w:eastAsia="Times New Roman" w:hAnsi="Times New Roman" w:cs="Times New Roman"/>
              </w:rPr>
              <w:t>,</w:t>
            </w:r>
            <w:r w:rsidR="0027339A">
              <w:rPr>
                <w:rFonts w:ascii="Times New Roman" w:eastAsia="Times New Roman" w:hAnsi="Times New Roman" w:cs="Times New Roman"/>
              </w:rPr>
              <w:t xml:space="preserve"> </w:t>
            </w:r>
            <w:proofErr w:type="spellStart"/>
            <w:r w:rsidR="0027339A">
              <w:rPr>
                <w:rFonts w:ascii="Times New Roman" w:eastAsia="Times New Roman" w:hAnsi="Times New Roman" w:cs="Times New Roman"/>
              </w:rPr>
              <w:t>Bernsen</w:t>
            </w:r>
            <w:proofErr w:type="spellEnd"/>
            <w:r w:rsidR="0027339A">
              <w:rPr>
                <w:rFonts w:ascii="Times New Roman" w:eastAsia="Times New Roman" w:hAnsi="Times New Roman" w:cs="Times New Roman"/>
              </w:rPr>
              <w:t xml:space="preserve"> RM, et al</w:t>
            </w:r>
            <w:r w:rsidRPr="00D0247C">
              <w:rPr>
                <w:rFonts w:ascii="Times New Roman" w:eastAsia="Times New Roman" w:hAnsi="Times New Roman" w:cs="Times New Roman"/>
              </w:rPr>
              <w:t xml:space="preserve"> </w:t>
            </w:r>
            <w:r w:rsidR="0027339A">
              <w:rPr>
                <w:rFonts w:ascii="Times New Roman" w:eastAsia="Times New Roman" w:hAnsi="Times New Roman" w:cs="Times New Roman"/>
              </w:rPr>
              <w:t>(</w:t>
            </w:r>
            <w:r w:rsidRPr="00D0247C">
              <w:rPr>
                <w:rFonts w:ascii="Times New Roman" w:eastAsia="Times New Roman" w:hAnsi="Times New Roman" w:cs="Times New Roman"/>
              </w:rPr>
              <w:t>2008</w:t>
            </w:r>
            <w:r w:rsidR="0027339A">
              <w:rPr>
                <w:rFonts w:ascii="Times New Roman" w:eastAsia="Times New Roman" w:hAnsi="Times New Roman" w:cs="Times New Roman"/>
              </w:rPr>
              <w:t xml:space="preserve"> -</w:t>
            </w:r>
            <w:r w:rsidRPr="00D0247C">
              <w:rPr>
                <w:rFonts w:ascii="Times New Roman" w:eastAsia="Times New Roman" w:hAnsi="Times New Roman" w:cs="Times New Roman"/>
              </w:rPr>
              <w:t>Q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Ali&lt;/Author&gt;&lt;Year&gt;2008&lt;/Year&gt;&lt;RecNum&gt;3009&lt;/RecNum&gt;&lt;DisplayText&gt;[31]&lt;/DisplayText&gt;&lt;record&gt;&lt;rec-number&gt;3009&lt;/rec-number&gt;&lt;foreign-keys&gt;&lt;key app="EN" db-id="ptr5wtrz350x28exzvy50aakew09rsfxts2z" timestamp="0"&gt;3009&lt;/key&gt;&lt;/foreign-keys&gt;&lt;ref-type name="Journal Article"&gt;17&lt;/ref-type&gt;&lt;contributors&gt;&lt;authors&gt;&lt;author&gt;*Ali, H. I.&lt;/author&gt;&lt;author&gt;Bernsen, R. M.&lt;/author&gt;&lt;author&gt;Baynouna, L. M.&lt;/author&gt;&lt;/authors&gt;&lt;/contributors&gt;&lt;auth-address&gt;College of Food and Agriculture, United Arab Emirates University, Al Ain, UAE. habAli@uaeu.ac.ae&lt;/auth-address&gt;&lt;titles&gt;&lt;title&gt;Barriers to weight management among Emirati women: a qualitative investigation of health professionals&amp;apos; perspectives&lt;/title&gt;&lt;secondary-title&gt;Int Q Community Health Educ&lt;/secondary-title&gt;&lt;/titles&gt;&lt;periodical&gt;&lt;full-title&gt;Int Q Community Health Educ&lt;/full-title&gt;&lt;/periodical&gt;&lt;pages&gt;143-59&lt;/pages&gt;&lt;volume&gt;29&lt;/volume&gt;&lt;number&gt;2&lt;/number&gt;&lt;edition&gt;2008/01/01&lt;/edition&gt;&lt;keywords&gt;&lt;keyword&gt;*Attitude of Health Personnel&lt;/keyword&gt;&lt;keyword&gt;Diabetes Mellitus, Type 2/etiology/prevention &amp;amp; control&lt;/keyword&gt;&lt;keyword&gt;Diet/psychology&lt;/keyword&gt;&lt;keyword&gt;Exercise/psychology&lt;/keyword&gt;&lt;keyword&gt;Female&lt;/keyword&gt;&lt;keyword&gt;*Health Knowledge, Attitudes, Practice&lt;/keyword&gt;&lt;keyword&gt;Humans&lt;/keyword&gt;&lt;keyword&gt;Obesity/*prevention &amp;amp; control/psychology/therapy&lt;/keyword&gt;&lt;keyword&gt;Primary Health Care/*methods&lt;/keyword&gt;&lt;keyword&gt;Qualitative Research&lt;/keyword&gt;&lt;keyword&gt;Social Support&lt;/keyword&gt;&lt;keyword&gt;Socioeconomic Factors&lt;/keyword&gt;&lt;keyword&gt;United Arab Emirates&lt;/keyword&gt;&lt;keyword&gt;Weight Loss&lt;/keyword&gt;&lt;keyword&gt;*Women&amp;apos;s Health&lt;/keyword&gt;&lt;/keywords&gt;&lt;dates&gt;&lt;year&gt;2008&lt;/year&gt;&lt;/dates&gt;&lt;isbn&gt;0272-684X (Print)&amp;#xD;0272-684X (Linking)&lt;/isbn&gt;&lt;accession-num&gt;19546089&lt;/accession-num&gt;&lt;urls&gt;&lt;related-urls&gt;&lt;url&gt;http://www.ncbi.nlm.nih.gov/entrez/query.fcgi?cmd=Retrieve&amp;amp;db=PubMed&amp;amp;dopt=Citation&amp;amp;list_uids=19546089&lt;/url&gt;&lt;/related-urls&gt;&lt;/urls&gt;&lt;electronic-resource-num&gt;1X27N17683075573 [pii]&amp;#xD;10.2190/IQ.29.2.d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31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18158B5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0D8EE3D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3DC6B2A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0AC06F7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1380BD9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4CF5F46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12AE66F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47AFFCA0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80" w:type="dxa"/>
            <w:shd w:val="clear" w:color="auto" w:fill="auto"/>
            <w:noWrap/>
            <w:hideMark/>
          </w:tcPr>
          <w:p w14:paraId="457B4E22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04AA84E6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605ECED4" w14:textId="7F3E851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lastRenderedPageBreak/>
              <w:t>32</w:t>
            </w:r>
          </w:p>
        </w:tc>
        <w:tc>
          <w:tcPr>
            <w:tcW w:w="3595" w:type="dxa"/>
            <w:shd w:val="clear" w:color="auto" w:fill="auto"/>
            <w:hideMark/>
          </w:tcPr>
          <w:p w14:paraId="3031832B" w14:textId="10D92DAA" w:rsidR="0051410F" w:rsidRPr="00D0247C" w:rsidRDefault="0051410F" w:rsidP="0027339A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li</w:t>
            </w:r>
            <w:r w:rsidR="0027339A">
              <w:rPr>
                <w:rFonts w:ascii="Times New Roman" w:eastAsia="Times New Roman" w:hAnsi="Times New Roman" w:cs="Times New Roman"/>
              </w:rPr>
              <w:t xml:space="preserve"> HI, </w:t>
            </w:r>
            <w:proofErr w:type="spellStart"/>
            <w:r w:rsidR="0027339A">
              <w:rPr>
                <w:rFonts w:ascii="Times New Roman" w:eastAsia="Times New Roman" w:hAnsi="Times New Roman" w:cs="Times New Roman"/>
              </w:rPr>
              <w:t>Baynouna</w:t>
            </w:r>
            <w:proofErr w:type="spellEnd"/>
            <w:r w:rsidR="0027339A">
              <w:rPr>
                <w:rFonts w:ascii="Times New Roman" w:eastAsia="Times New Roman" w:hAnsi="Times New Roman" w:cs="Times New Roman"/>
              </w:rPr>
              <w:t xml:space="preserve"> LM, et at (2010 - </w:t>
            </w:r>
            <w:r w:rsidRPr="00D0247C">
              <w:rPr>
                <w:rFonts w:ascii="Times New Roman" w:eastAsia="Times New Roman" w:hAnsi="Times New Roman" w:cs="Times New Roman"/>
              </w:rPr>
              <w:t>Q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BbGk8L0F1dGhvcj48WWVhcj4yMDEwPC9ZZWFyPjxSZWNO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==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BbGk8L0F1dGhvcj48WWVhcj4yMDEwPC9ZZWFyPjxSZWNO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==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.DATA </w:instrText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32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7681CE8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6CDCFCF0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74E0729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6199820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591EC2D3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0C2508E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03D316C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541DA51C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80" w:type="dxa"/>
            <w:shd w:val="clear" w:color="auto" w:fill="auto"/>
            <w:noWrap/>
            <w:hideMark/>
          </w:tcPr>
          <w:p w14:paraId="105414B1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16CC84E5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1CB920AE" w14:textId="5E28FB66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3</w:t>
            </w:r>
          </w:p>
        </w:tc>
        <w:tc>
          <w:tcPr>
            <w:tcW w:w="3595" w:type="dxa"/>
            <w:shd w:val="clear" w:color="auto" w:fill="auto"/>
          </w:tcPr>
          <w:p w14:paraId="052784BD" w14:textId="177333BC" w:rsidR="0051410F" w:rsidRPr="00D0247C" w:rsidRDefault="0027339A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Alkahtani</w:t>
            </w:r>
            <w:proofErr w:type="spellEnd"/>
            <w:r w:rsidR="0051410F" w:rsidRPr="00D0247C">
              <w:rPr>
                <w:rFonts w:ascii="Times New Roman" w:eastAsia="Times New Roman" w:hAnsi="Times New Roman" w:cs="Times New Roman"/>
              </w:rPr>
              <w:t xml:space="preserve"> MG, 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Elkilany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AM, </w:t>
            </w:r>
            <w:r w:rsidR="0051410F" w:rsidRPr="00D0247C">
              <w:rPr>
                <w:rFonts w:ascii="Times New Roman" w:eastAsia="Times New Roman" w:hAnsi="Times New Roman" w:cs="Times New Roman"/>
              </w:rPr>
              <w:t>et al (2015)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51410F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Alkahtani&lt;/Author&gt;&lt;Year&gt;2015&lt;/Year&gt;&lt;RecNum&gt;4119&lt;/RecNum&gt;&lt;DisplayText&gt;[33]&lt;/DisplayText&gt;&lt;record&gt;&lt;rec-number&gt;4119&lt;/rec-number&gt;&lt;foreign-keys&gt;&lt;key app="EN" db-id="ptr5wtrz350x28exzvy50aakew09rsfxts2z" timestamp="1464264907"&gt;4119&lt;/key&gt;&lt;/foreign-keys&gt;&lt;ref-type name="Journal Article"&gt;17&lt;/ref-type&gt;&lt;contributors&gt;&lt;authors&gt;&lt;author&gt;*Alkahtani, S. A.&lt;/author&gt;&lt;author&gt;Elkilany, A. M.&lt;/author&gt;&lt;author&gt;Al-Mohannadi, A.S.&lt;/author&gt;&lt;author&gt;AlDuhIshy, A. M.&lt;/author&gt;&lt;/authors&gt;&lt;/contributors&gt;&lt;titles&gt;&lt;title&gt;Relationship Between Self-Reported Dietary Intake and Measured Physical Activity among Male Students in the Preparatory Year in University of Dammam in Saudi Arabia&lt;/title&gt;&lt;secondary-title&gt;Current Research in Nutrition and Food Science Journal&lt;/secondary-title&gt;&lt;/titles&gt;&lt;periodical&gt;&lt;full-title&gt;Current Research in Nutrition and Food Science Journal&lt;/full-title&gt;&lt;/periodical&gt;&lt;pages&gt;130-139&lt;/pages&gt;&lt;volume&gt;3&lt;/volume&gt;&lt;number&gt;2&lt;/number&gt;&lt;dates&gt;&lt;year&gt;2015&lt;/year&gt;&lt;/dates&gt;&lt;urls&gt;&lt;/urls&gt;&lt;/record&gt;&lt;/Cite&gt;&lt;/EndNote&gt;</w:instrTex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51410F" w:rsidRPr="00D0247C">
              <w:rPr>
                <w:rFonts w:ascii="Times New Roman" w:eastAsia="Times New Roman" w:hAnsi="Times New Roman" w:cs="Times New Roman"/>
                <w:noProof/>
              </w:rPr>
              <w:t>[33]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581BEBC0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</w:tcPr>
          <w:p w14:paraId="422FFB3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45C55E5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19" w:type="dxa"/>
            <w:shd w:val="clear" w:color="auto" w:fill="auto"/>
            <w:noWrap/>
          </w:tcPr>
          <w:p w14:paraId="3FC14F5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760E136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150C0D60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0A69C82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</w:tcPr>
          <w:p w14:paraId="17308DC9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ccelerometer</w:t>
            </w:r>
          </w:p>
        </w:tc>
        <w:tc>
          <w:tcPr>
            <w:tcW w:w="2880" w:type="dxa"/>
            <w:shd w:val="clear" w:color="auto" w:fill="auto"/>
            <w:noWrap/>
          </w:tcPr>
          <w:p w14:paraId="3CBC1709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02A77B3E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3F1309C0" w14:textId="65417110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4</w:t>
            </w:r>
          </w:p>
        </w:tc>
        <w:tc>
          <w:tcPr>
            <w:tcW w:w="3595" w:type="dxa"/>
            <w:shd w:val="clear" w:color="auto" w:fill="auto"/>
            <w:hideMark/>
          </w:tcPr>
          <w:p w14:paraId="5869EC4E" w14:textId="1306EB2D" w:rsidR="0051410F" w:rsidRPr="00D0247C" w:rsidRDefault="0027339A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Kilani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H, 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Waly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M, et al (2012</w:t>
            </w:r>
            <w:r w:rsidR="0051410F" w:rsidRPr="00D0247C">
              <w:rPr>
                <w:rFonts w:ascii="Times New Roman" w:eastAsia="Times New Roman" w:hAnsi="Times New Roman" w:cs="Times New Roman"/>
              </w:rPr>
              <w:t>)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51410F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Al-Kilani&lt;/Author&gt;&lt;Year&gt;2012&lt;/Year&gt;&lt;RecNum&gt;3280&lt;/RecNum&gt;&lt;DisplayText&gt;[34]&lt;/DisplayText&gt;&lt;record&gt;&lt;rec-number&gt;3280&lt;/rec-number&gt;&lt;foreign-keys&gt;&lt;key app="EN" db-id="ptr5wtrz350x28exzvy50aakew09rsfxts2z" timestamp="0"&gt;3280&lt;/key&gt;&lt;/foreign-keys&gt;&lt;ref-type name="Journal Article"&gt;17&lt;/ref-type&gt;&lt;contributors&gt;&lt;authors&gt;&lt;author&gt;*Al-Kilani, H.&lt;/author&gt;&lt;author&gt;Waly, M.&lt;/author&gt;&lt;author&gt;Yousef, R.&lt;/author&gt;&lt;/authors&gt;&lt;/contributors&gt;&lt;auth-address&gt;Department of Physical Education, College of Education, Sultan Qaboos University, Muscat, Oman;&lt;/auth-address&gt;&lt;titles&gt;&lt;title&gt;Trends of Obesity and Overweight among College Students in Oman: A cross sectional study&lt;/title&gt;&lt;secondary-title&gt;Sultan Qaboos Univ Med J&lt;/secondary-title&gt;&lt;/titles&gt;&lt;periodical&gt;&lt;full-title&gt;Sultan Qaboos Univ Med J&lt;/full-title&gt;&lt;/periodical&gt;&lt;pages&gt;69-76&lt;/pages&gt;&lt;volume&gt;12&lt;/volume&gt;&lt;number&gt;1&lt;/number&gt;&lt;edition&gt;2012/03/01&lt;/edition&gt;&lt;dates&gt;&lt;year&gt;2012&lt;/year&gt;&lt;pub-dates&gt;&lt;date&gt;Feb&lt;/date&gt;&lt;/pub-dates&gt;&lt;/dates&gt;&lt;isbn&gt;2075-0528 (Electronic)&amp;#xD;2075-051X (Linking)&lt;/isbn&gt;&lt;accession-num&gt;22375261&lt;/accession-num&gt;&lt;urls&gt;&lt;related-urls&gt;&lt;url&gt;http://www.ncbi.nlm.nih.gov/entrez/query.fcgi?cmd=Retrieve&amp;amp;db=PubMed&amp;amp;dopt=Citation&amp;amp;list_uids=22375261&lt;/url&gt;&lt;/related-urls&gt;&lt;/urls&gt;&lt;language&gt;eng&lt;/language&gt;&lt;/record&gt;&lt;/Cite&gt;&lt;/EndNote&gt;</w:instrTex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51410F" w:rsidRPr="00D0247C">
              <w:rPr>
                <w:rFonts w:ascii="Times New Roman" w:eastAsia="Times New Roman" w:hAnsi="Times New Roman" w:cs="Times New Roman"/>
                <w:noProof/>
              </w:rPr>
              <w:t>[34]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729B593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4CBA1D2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1AFDEF70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1AD755F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520A642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73B15AE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75F919D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706264A3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ND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09BBBF53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63C7315B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6E2FB3D1" w14:textId="1A9B5A11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5</w:t>
            </w:r>
          </w:p>
        </w:tc>
        <w:tc>
          <w:tcPr>
            <w:tcW w:w="3595" w:type="dxa"/>
            <w:shd w:val="clear" w:color="auto" w:fill="auto"/>
            <w:hideMark/>
          </w:tcPr>
          <w:p w14:paraId="37123EE8" w14:textId="08EF0DC5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Allafi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A, 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Haifi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AR, et al. (2013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Allafi&lt;/Author&gt;&lt;Year&gt;2013&lt;/Year&gt;&lt;RecNum&gt;2932&lt;/RecNum&gt;&lt;DisplayText&gt;[35]&lt;/DisplayText&gt;&lt;record&gt;&lt;rec-number&gt;2932&lt;/rec-number&gt;&lt;foreign-keys&gt;&lt;key app="EN" db-id="ptr5wtrz350x28exzvy50aakew09rsfxts2z" timestamp="0"&gt;2932&lt;/key&gt;&lt;/foreign-keys&gt;&lt;ref-type name="Journal Article"&gt;17&lt;/ref-type&gt;&lt;contributors&gt;&lt;authors&gt;&lt;author&gt;*Allafi, A.&lt;/author&gt;&lt;author&gt;Al-Haifi, A. R.&lt;/author&gt;&lt;author&gt;Al-Fayez, M. A.&lt;/author&gt;&lt;author&gt;Al-Athari, B. I.&lt;/author&gt;&lt;author&gt;Al-Ajmi, F. A.&lt;/author&gt;&lt;author&gt;Al-Hazzaa, H. M.&lt;/author&gt;&lt;author&gt;Musaiger, A. O.&lt;/author&gt;&lt;author&gt;Ahmed, F.&lt;/author&gt;&lt;/authors&gt;&lt;/contributors&gt;&lt;auth-address&gt;1 Department of Family Sciences, College for Women, Kuwait University, Safat, Kuwait.&lt;/auth-address&gt;&lt;titles&gt;&lt;title&gt;Physical activity, sedentary behaviours and dietary habits among Kuwaiti adolescents: gender differences&lt;/title&gt;&lt;secondary-title&gt;Public Health Nutr&lt;/secondary-title&gt;&lt;/titles&gt;&lt;periodical&gt;&lt;full-title&gt;Public Health Nutr&lt;/full-title&gt;&lt;/periodical&gt;&lt;pages&gt;1-8&lt;/pages&gt;&lt;edition&gt;2013/08/31&lt;/edition&gt;&lt;dates&gt;&lt;year&gt;2013&lt;/year&gt;&lt;pub-dates&gt;&lt;date&gt;Aug 30&lt;/date&gt;&lt;/pub-dates&gt;&lt;/dates&gt;&lt;isbn&gt;1475-2727 (Electronic)&amp;#xD;1368-9800 (Linking)&lt;/isbn&gt;&lt;accession-num&gt;23987909&lt;/accession-num&gt;&lt;urls&gt;&lt;related-urls&gt;&lt;url&gt;http://www.ncbi.nlm.nih.gov/entrez/query.fcgi?cmd=Retrieve&amp;amp;db=PubMed&amp;amp;dopt=Citation&amp;amp;list_uids=23987909&lt;/url&gt;&lt;/related-urls&gt;&lt;/urls&gt;&lt;electronic-resource-num&gt;S1368980013002218 [pii]&amp;#xD;10.1017/S1368980013002218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35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52041CE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02D6975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7D7916B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296914BE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3F4D98A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1EE66AD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089E16C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33DC5AC9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ATLS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279394FB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ATLS (TV/computer)</w:t>
            </w:r>
          </w:p>
        </w:tc>
      </w:tr>
      <w:tr w:rsidR="0051410F" w:rsidRPr="00D0247C" w14:paraId="55258369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6BBD5788" w14:textId="54DAFD31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6</w:t>
            </w:r>
          </w:p>
        </w:tc>
        <w:tc>
          <w:tcPr>
            <w:tcW w:w="3595" w:type="dxa"/>
            <w:shd w:val="clear" w:color="auto" w:fill="auto"/>
            <w:hideMark/>
          </w:tcPr>
          <w:p w14:paraId="59D3F6B0" w14:textId="74BFD62D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Allam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AR, 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Taha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IM, et al (2012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Allam&lt;/Author&gt;&lt;Year&gt;2012&lt;/Year&gt;&lt;RecNum&gt;3869&lt;/RecNum&gt;&lt;DisplayText&gt;[36]&lt;/DisplayText&gt;&lt;record&gt;&lt;rec-number&gt;3869&lt;/rec-number&gt;&lt;foreign-keys&gt;&lt;key app="EN" db-id="ptr5wtrz350x28exzvy50aakew09rsfxts2z" timestamp="0"&gt;3869&lt;/key&gt;&lt;/foreign-keys&gt;&lt;ref-type name="Journal Article"&gt;17&lt;/ref-type&gt;&lt;contributors&gt;&lt;authors&gt;&lt;author&gt;*Allam, A. R.&lt;/author&gt;&lt;author&gt;Taha, I. M.&lt;/author&gt;&lt;author&gt;Al-Nozha, O. M.&lt;/author&gt;&lt;author&gt;Sultan, I. E.&lt;/author&gt;&lt;/authors&gt;&lt;/contributors&gt;&lt;auth-address&gt;Department of Medicine, College of Medicine, Taibah University, Madinah, Kingdom of Saudi Arabia.&lt;/auth-address&gt;&lt;titles&gt;&lt;title&gt;Nutritional and health status of medical students at a university in Northwestern Saudi Arabia&lt;/title&gt;&lt;secondary-title&gt;Saudi Med J&lt;/secondary-title&gt;&lt;/titles&gt;&lt;periodical&gt;&lt;full-title&gt;Saudi Med J&lt;/full-title&gt;&lt;/periodical&gt;&lt;pages&gt;1296-303&lt;/pages&gt;&lt;volume&gt;33&lt;/volume&gt;&lt;number&gt;12&lt;/number&gt;&lt;edition&gt;2012/12/13&lt;/edition&gt;&lt;keywords&gt;&lt;keyword&gt;Adult&lt;/keyword&gt;&lt;keyword&gt;Cross-Sectional Studies&lt;/keyword&gt;&lt;keyword&gt;Energy Intake&lt;/keyword&gt;&lt;keyword&gt;Female&lt;/keyword&gt;&lt;keyword&gt;*Health Status&lt;/keyword&gt;&lt;keyword&gt;Humans&lt;/keyword&gt;&lt;keyword&gt;Male&lt;/keyword&gt;&lt;keyword&gt;*Nutritional Status&lt;/keyword&gt;&lt;keyword&gt;Saudi Arabia&lt;/keyword&gt;&lt;keyword&gt;*Students, Medical&lt;/keyword&gt;&lt;keyword&gt;Young Adult&lt;/keyword&gt;&lt;/keywords&gt;&lt;dates&gt;&lt;year&gt;2012&lt;/year&gt;&lt;pub-dates&gt;&lt;date&gt;Dec&lt;/date&gt;&lt;/pub-dates&gt;&lt;/dates&gt;&lt;isbn&gt;0379-5284 (Print)&amp;#xD;0379-5284 (Linking)&lt;/isbn&gt;&lt;accession-num&gt;23232677&lt;/accession-num&gt;&lt;urls&gt;&lt;related-urls&gt;&lt;url&gt;http://www.ncbi.nlm.nih.gov/entrez/query.fcgi?cmd=Retrieve&amp;amp;db=PubMed&amp;amp;dopt=Citation&amp;amp;list_uids=23232677&lt;/url&gt;&lt;/related-urls&gt;&lt;/urls&gt;&lt;electronic-resource-num&gt;0&amp;apos; [pii]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36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33ABA890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5B6E61F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34B24AA1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36E5D7E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2A98BBD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406A274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4371AD4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7B115880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IPAQ (ND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637D334A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7ABBA212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1B2F31B5" w14:textId="7030116C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7</w:t>
            </w:r>
          </w:p>
        </w:tc>
        <w:tc>
          <w:tcPr>
            <w:tcW w:w="3595" w:type="dxa"/>
            <w:shd w:val="clear" w:color="auto" w:fill="auto"/>
            <w:hideMark/>
          </w:tcPr>
          <w:p w14:paraId="7C92A911" w14:textId="0BCC7B79" w:rsidR="0051410F" w:rsidRPr="00D0247C" w:rsidRDefault="0027339A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Mahroos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F and Al-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Roomi</w:t>
            </w:r>
            <w:proofErr w:type="spellEnd"/>
            <w:r w:rsidR="0051410F" w:rsidRPr="00D0247C">
              <w:rPr>
                <w:rFonts w:ascii="Times New Roman" w:eastAsia="Times New Roman" w:hAnsi="Times New Roman" w:cs="Times New Roman"/>
              </w:rPr>
              <w:t xml:space="preserve"> K (2001)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51410F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Al-Mahroos&lt;/Author&gt;&lt;Year&gt;2001&lt;/Year&gt;&lt;RecNum&gt;3224&lt;/RecNum&gt;&lt;DisplayText&gt;[37]&lt;/DisplayText&gt;&lt;record&gt;&lt;rec-number&gt;3224&lt;/rec-number&gt;&lt;foreign-keys&gt;&lt;key app="EN" db-id="ptr5wtrz350x28exzvy50aakew09rsfxts2z" timestamp="0"&gt;3224&lt;/key&gt;&lt;/foreign-keys&gt;&lt;ref-type name="Journal Article"&gt;17&lt;/ref-type&gt;&lt;contributors&gt;&lt;authors&gt;&lt;author&gt;*Al-Mahroos, F.&lt;/author&gt;&lt;author&gt;Al-Roomi, K.&lt;/author&gt;&lt;/authors&gt;&lt;/contributors&gt;&lt;auth-address&gt;Department of Family and Community Medicine, College of Medicine and Medical Sciences, Arabian Gulf University, Manama, Bahrain.&lt;/auth-address&gt;&lt;titles&gt;&lt;title&gt;Obesity among adult Bahraini population: impact of physical activity and educational level&lt;/title&gt;&lt;secondary-title&gt;Ann Saudi Med&lt;/secondary-title&gt;&lt;/titles&gt;&lt;periodical&gt;&lt;full-title&gt;Ann Saudi Med&lt;/full-title&gt;&lt;/periodical&gt;&lt;pages&gt;183-7&lt;/pages&gt;&lt;volume&gt;21&lt;/volume&gt;&lt;number&gt;3-4&lt;/number&gt;&lt;edition&gt;2007/02/01&lt;/edition&gt;&lt;dates&gt;&lt;year&gt;2001&lt;/year&gt;&lt;pub-dates&gt;&lt;date&gt;May-Jul&lt;/date&gt;&lt;/pub-dates&gt;&lt;/dates&gt;&lt;isbn&gt;0256-4947 (Print)&amp;#xD;0256-4947 (Linking)&lt;/isbn&gt;&lt;accession-num&gt;17264547&lt;/accession-num&gt;&lt;urls&gt;&lt;related-urls&gt;&lt;url&gt;http://www.ncbi.nlm.nih.gov/entrez/query.fcgi?cmd=Retrieve&amp;amp;db=PubMed&amp;amp;dopt=Citation&amp;amp;list_uids=17264547&lt;/url&gt;&lt;/related-urls&gt;&lt;/urls&gt;&lt;electronic-resource-num&gt;21-183 [pii]&lt;/electronic-resource-num&gt;&lt;language&gt;eng&lt;/language&gt;&lt;/record&gt;&lt;/Cite&gt;&lt;/EndNote&gt;</w:instrTex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51410F" w:rsidRPr="00D0247C">
              <w:rPr>
                <w:rFonts w:ascii="Times New Roman" w:eastAsia="Times New Roman" w:hAnsi="Times New Roman" w:cs="Times New Roman"/>
                <w:noProof/>
              </w:rPr>
              <w:t>[37]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216CF9D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6CB9B94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2C066CAE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0D84218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2108365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5319040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01BBDC9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1F09EC6A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WHO Heart and Health (Work, walking/cycling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5ABF5F66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WHO Heart and Health (TV)</w:t>
            </w:r>
          </w:p>
        </w:tc>
      </w:tr>
      <w:tr w:rsidR="0051410F" w:rsidRPr="00D0247C" w14:paraId="254F3C68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0B457A76" w14:textId="7F19472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8</w:t>
            </w:r>
          </w:p>
        </w:tc>
        <w:tc>
          <w:tcPr>
            <w:tcW w:w="3595" w:type="dxa"/>
            <w:shd w:val="clear" w:color="auto" w:fill="auto"/>
          </w:tcPr>
          <w:p w14:paraId="0377C654" w14:textId="3296708F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Majwal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>, AM (2015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Almajwal&lt;/Author&gt;&lt;Year&gt;2015&lt;/Year&gt;&lt;RecNum&gt;4120&lt;/RecNum&gt;&lt;DisplayText&gt;[38]&lt;/DisplayText&gt;&lt;record&gt;&lt;rec-number&gt;4120&lt;/rec-number&gt;&lt;foreign-keys&gt;&lt;key app="EN" db-id="ptr5wtrz350x28exzvy50aakew09rsfxts2z" timestamp="1464264907"&gt;4120&lt;/key&gt;&lt;/foreign-keys&gt;&lt;ref-type name="Journal Article"&gt;17&lt;/ref-type&gt;&lt;contributors&gt;&lt;authors&gt;&lt;author&gt;*Almajwal, A. M.&lt;/author&gt;&lt;/authors&gt;&lt;/contributors&gt;&lt;auth-address&gt;a Department of Community Health Sciences , College of Applied Medical Sciences, King Saud University , Riyadh , Saudi Arabia.&lt;/auth-address&gt;&lt;titles&gt;&lt;title&gt;Correlations of Physical Activity, Body Mass Index, Shift Duty, and Selected Eating Habits among Nurses in Riyadh, Saudi Arabia&lt;/title&gt;&lt;secondary-title&gt;Ecol Food Nutr&lt;/secondary-title&gt;&lt;/titles&gt;&lt;periodical&gt;&lt;full-title&gt;Ecol Food Nutr&lt;/full-title&gt;&lt;/periodical&gt;&lt;pages&gt;397-417&lt;/pages&gt;&lt;volume&gt;54&lt;/volume&gt;&lt;number&gt;4&lt;/number&gt;&lt;keywords&gt;&lt;keyword&gt;Body Mass Index&lt;/keyword&gt;&lt;keyword&gt;Cross-Sectional Studies&lt;/keyword&gt;&lt;keyword&gt;Female&lt;/keyword&gt;&lt;keyword&gt;*Food Habits&lt;/keyword&gt;&lt;keyword&gt;Humans&lt;/keyword&gt;&lt;keyword&gt;*Motor Activity&lt;/keyword&gt;&lt;keyword&gt;*Nurses&lt;/keyword&gt;&lt;keyword&gt;Overweight/*epidemiology/etiology&lt;/keyword&gt;&lt;keyword&gt;Saudi Arabia&lt;/keyword&gt;&lt;keyword&gt;Surveys and Questionnaires&lt;/keyword&gt;&lt;keyword&gt;Weather&lt;/keyword&gt;&lt;keyword&gt;eating habits&lt;/keyword&gt;&lt;keyword&gt;nurses&lt;/keyword&gt;&lt;keyword&gt;physical activity&lt;/keyword&gt;&lt;/keywords&gt;&lt;dates&gt;&lt;year&gt;2015&lt;/year&gt;&lt;/dates&gt;&lt;isbn&gt;1543-5237 (Electronic)&amp;#xD;0367-0244 (Linking)&lt;/isbn&gt;&lt;accession-num&gt;25730440&lt;/accession-num&gt;&lt;urls&gt;&lt;related-urls&gt;&lt;url&gt;http://www.ncbi.nlm.nih.gov/pubmed/25730440&lt;/url&gt;&lt;/related-urls&gt;&lt;/urls&gt;&lt;electronic-resource-num&gt;10.1080/03670244.2015.1004400&lt;/electronic-resource-num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38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2500469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, 4</w:t>
            </w:r>
          </w:p>
        </w:tc>
        <w:tc>
          <w:tcPr>
            <w:tcW w:w="619" w:type="dxa"/>
            <w:shd w:val="clear" w:color="auto" w:fill="auto"/>
            <w:noWrap/>
          </w:tcPr>
          <w:p w14:paraId="16A163B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</w:tcPr>
          <w:p w14:paraId="487BB1F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4C67DB1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474D440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7A3749E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361B3E2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</w:tcPr>
          <w:p w14:paraId="4E2CDF3F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Total)</w:t>
            </w:r>
          </w:p>
        </w:tc>
        <w:tc>
          <w:tcPr>
            <w:tcW w:w="2880" w:type="dxa"/>
            <w:shd w:val="clear" w:color="auto" w:fill="auto"/>
            <w:noWrap/>
          </w:tcPr>
          <w:p w14:paraId="2A7D55BF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7A1715A1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6BCD2836" w14:textId="3F3A537C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9</w:t>
            </w:r>
          </w:p>
        </w:tc>
        <w:tc>
          <w:tcPr>
            <w:tcW w:w="3595" w:type="dxa"/>
            <w:shd w:val="clear" w:color="auto" w:fill="auto"/>
            <w:hideMark/>
          </w:tcPr>
          <w:p w14:paraId="388C95EE" w14:textId="1F3B794B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Nakeeb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Y, Lyons M, et al (2012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BbC1OYWtlZWI8L0F1dGhvcj48WWVhcj4yMDEyPC9ZZWFy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BbC1OYWtlZWI8L0F1dGhvcj48WWVhcj4yMDEyPC9ZZWFy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.DATA </w:instrText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39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04609E1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, 3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099E5910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1ACB79D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0B0D8AA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218C7A2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2536724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34CAADF0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5E7FA71A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TLS (Walking, 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623A8542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ATLS (TV/computer)</w:t>
            </w:r>
          </w:p>
        </w:tc>
      </w:tr>
      <w:tr w:rsidR="0051410F" w:rsidRPr="00D0247C" w14:paraId="7D5718D7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412E47E7" w14:textId="3BA1A279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0</w:t>
            </w:r>
          </w:p>
        </w:tc>
        <w:tc>
          <w:tcPr>
            <w:tcW w:w="3595" w:type="dxa"/>
            <w:shd w:val="clear" w:color="auto" w:fill="auto"/>
            <w:hideMark/>
          </w:tcPr>
          <w:p w14:paraId="278944B5" w14:textId="09FF5458" w:rsidR="0051410F" w:rsidRPr="00D0247C" w:rsidRDefault="0051410F" w:rsidP="0027339A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Nozha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MM, 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Hazzaa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HM</w:t>
            </w:r>
            <w:r w:rsidR="0027339A">
              <w:rPr>
                <w:rFonts w:ascii="Times New Roman" w:eastAsia="Times New Roman" w:hAnsi="Times New Roman" w:cs="Times New Roman"/>
              </w:rPr>
              <w:t>,</w:t>
            </w:r>
            <w:r w:rsidRPr="00D0247C">
              <w:rPr>
                <w:rFonts w:ascii="Times New Roman" w:eastAsia="Times New Roman" w:hAnsi="Times New Roman" w:cs="Times New Roman"/>
              </w:rPr>
              <w:t xml:space="preserve"> et al (2007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BbC1Ob3poYTwvQXV0aG9yPjxZZWFyPjIwMDc8L1llYXI+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BbC1Ob3poYTwvQXV0aG9yPjxZZWFyPjIwMDc8L1llYXI+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.DATA </w:instrText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40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581D9AC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, 3, 4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02C7F25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4BA93EA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36D5BCAE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40B41D2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58D02981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44D511C1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3D16F56D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34D2280C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7E1798F2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1160F10F" w14:textId="42E2E169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1</w:t>
            </w:r>
          </w:p>
        </w:tc>
        <w:tc>
          <w:tcPr>
            <w:tcW w:w="3595" w:type="dxa"/>
            <w:shd w:val="clear" w:color="auto" w:fill="auto"/>
            <w:hideMark/>
          </w:tcPr>
          <w:p w14:paraId="4F0C9727" w14:textId="23535A69" w:rsidR="0051410F" w:rsidRPr="00D0247C" w:rsidRDefault="0051410F" w:rsidP="0027339A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Nuaim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AA, 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Nakeeb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Y, et al (2012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Al-Nuaim&lt;/Author&gt;&lt;Year&gt;2012&lt;/Year&gt;&lt;RecNum&gt;3330&lt;/RecNum&gt;&lt;DisplayText&gt;[41]&lt;/DisplayText&gt;&lt;record&gt;&lt;rec-number&gt;3330&lt;/rec-number&gt;&lt;foreign-keys&gt;&lt;key app="EN" db-id="ptr5wtrz350x28exzvy50aakew09rsfxts2z" timestamp="0"&gt;3330&lt;/key&gt;&lt;/foreign-keys&gt;&lt;ref-type name="Journal Article"&gt;17&lt;/ref-type&gt;&lt;contributors&gt;&lt;authors&gt;&lt;author&gt;*Al-Nuaim, A. A.&lt;/author&gt;&lt;author&gt;Al-Nakeeb, Y.&lt;/author&gt;&lt;author&gt;Lyons, M.&lt;/author&gt;&lt;author&gt;Al-Hazzaa, H. M.&lt;/author&gt;&lt;author&gt;Nevill, A.&lt;/author&gt;&lt;author&gt;Collins, P.&lt;/author&gt;&lt;author&gt;Duncan, M. J.&lt;/author&gt;&lt;/authors&gt;&lt;/contributors&gt;&lt;auth-address&gt;School of Human Sciences, Newman University College, Genners Lane, Bartley Green, Birmingham B32 3NT, UK.&lt;/auth-address&gt;&lt;titles&gt;&lt;title&gt;The Prevalence of Physical Activity and Sedentary Behaviours Relative to Obesity among Adolescents from Al-Ahsa, Saudi Arabia: Rural versus Urban Variations&lt;/title&gt;&lt;secondary-title&gt;J Nutr Metab&lt;/secondary-title&gt;&lt;/titles&gt;&lt;periodical&gt;&lt;full-title&gt;J Nutr Metab&lt;/full-title&gt;&lt;/periodical&gt;&lt;pages&gt;417589&lt;/pages&gt;&lt;volume&gt;2012&lt;/volume&gt;&lt;edition&gt;2012/02/09&lt;/edition&gt;&lt;dates&gt;&lt;year&gt;2012&lt;/year&gt;&lt;/dates&gt;&lt;isbn&gt;2090-0732 (Electronic)&amp;#xD;2090-0724 (Linking)&lt;/isbn&gt;&lt;accession-num&gt;22315673&lt;/accession-num&gt;&lt;urls&gt;&lt;related-urls&gt;&lt;url&gt;http://www.ncbi.nlm.nih.gov/entrez/query.fcgi?cmd=Retrieve&amp;amp;db=PubMed&amp;amp;dopt=Citation&amp;amp;list_uids=22315673&lt;/url&gt;&lt;/related-urls&gt;&lt;/urls&gt;&lt;electronic-resource-num&gt;10.1155/2012/417589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41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310F90AE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, 3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3D2E3110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301D021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63E5E693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05CB746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693DC64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01EC3503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5DBA75CD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TLS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55461EC7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ATLS (TV/computer)</w:t>
            </w:r>
          </w:p>
        </w:tc>
      </w:tr>
      <w:tr w:rsidR="0051410F" w:rsidRPr="00D0247C" w14:paraId="55F5F062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6A538841" w14:textId="14EE50BD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2</w:t>
            </w:r>
          </w:p>
        </w:tc>
        <w:tc>
          <w:tcPr>
            <w:tcW w:w="3595" w:type="dxa"/>
            <w:shd w:val="clear" w:color="auto" w:fill="auto"/>
            <w:hideMark/>
          </w:tcPr>
          <w:p w14:paraId="219F07B2" w14:textId="4FC0289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Otaibi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</w:t>
            </w:r>
            <w:r w:rsidR="0027339A">
              <w:rPr>
                <w:rFonts w:ascii="Times New Roman" w:eastAsia="Times New Roman" w:hAnsi="Times New Roman" w:cs="Times New Roman"/>
              </w:rPr>
              <w:t xml:space="preserve">HH </w:t>
            </w:r>
            <w:r w:rsidRPr="00D0247C">
              <w:rPr>
                <w:rFonts w:ascii="Times New Roman" w:eastAsia="Times New Roman" w:hAnsi="Times New Roman" w:cs="Times New Roman"/>
              </w:rPr>
              <w:t>(2013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Al-Otaibi&lt;/Author&gt;&lt;Year&gt;2013&lt;/Year&gt;&lt;RecNum&gt;3185&lt;/RecNum&gt;&lt;DisplayText&gt;[42]&lt;/DisplayText&gt;&lt;record&gt;&lt;rec-number&gt;3185&lt;/rec-number&gt;&lt;foreign-keys&gt;&lt;key app="EN" db-id="ptr5wtrz350x28exzvy50aakew09rsfxts2z" timestamp="0"&gt;3185&lt;/key&gt;&lt;/foreign-keys&gt;&lt;ref-type name="Journal Article"&gt;17&lt;/ref-type&gt;&lt;contributors&gt;&lt;authors&gt;&lt;author&gt;*Al-Otaibi, H. H.&lt;/author&gt;&lt;/authors&gt;&lt;/contributors&gt;&lt;auth-address&gt;Department of Food Sciences and Nutrition, Community Nutrition, College of Agriculture and Food Science, King Faisal University, Al-Ahsa, Saudi Arabia E-mail : hala_3m@yahoo.com, hhalotaibi@kfu.edu.sa.&lt;/auth-address&gt;&lt;titles&gt;&lt;title&gt;Measuring Stages of Change, Perceived Barriers and Self efficacy for Physical Activity in Saudi Arabia&lt;/title&gt;&lt;secondary-title&gt;Asian Pac J Cancer Prev&lt;/secondary-title&gt;&lt;/titles&gt;&lt;periodical&gt;&lt;full-title&gt;Asian Pac J Cancer Prev&lt;/full-title&gt;&lt;/periodical&gt;&lt;pages&gt;1009-16&lt;/pages&gt;&lt;volume&gt;14&lt;/volume&gt;&lt;number&gt;2&lt;/number&gt;&lt;edition&gt;2013/04/30&lt;/edition&gt;&lt;dates&gt;&lt;year&gt;2013&lt;/year&gt;&lt;/dates&gt;&lt;isbn&gt;1513-7368 (Print)&amp;#xD;1513-7368 (Linking)&lt;/isbn&gt;&lt;accession-num&gt;23621177&lt;/accession-num&gt;&lt;urls&gt;&lt;related-urls&gt;&lt;url&gt;http://www.ncbi.nlm.nih.gov/entrez/query.fcgi?cmd=Retrieve&amp;amp;db=PubMed&amp;amp;dopt=Citation&amp;amp;list_uids=23621177&lt;/url&gt;&lt;/related-urls&gt;&lt;/urls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42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6CF7089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5C1142E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1D414F3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6D89F2D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6036CCFE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31631BD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422FF2B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447EB6F0" w14:textId="1307A460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</w:t>
            </w:r>
            <w:r w:rsidR="00CE73C3">
              <w:rPr>
                <w:rFonts w:ascii="Times New Roman" w:eastAsia="Times New Roman" w:hAnsi="Times New Roman" w:cs="Times New Roman"/>
              </w:rPr>
              <w:t xml:space="preserve">Total, </w:t>
            </w:r>
            <w:r w:rsidRPr="00D0247C">
              <w:rPr>
                <w:rFonts w:ascii="Times New Roman" w:eastAsia="Times New Roman" w:hAnsi="Times New Roman" w:cs="Times New Roman"/>
              </w:rPr>
              <w:t>Stages of change</w:t>
            </w:r>
            <w:r w:rsidR="00C36788">
              <w:rPr>
                <w:rFonts w:ascii="Times New Roman" w:eastAsia="Times New Roman" w:hAnsi="Times New Roman" w:cs="Times New Roman"/>
              </w:rPr>
              <w:t>, barriers and self-efficacy</w:t>
            </w:r>
            <w:r w:rsidRPr="00D0247C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4C3CDCF8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6C8F1090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5713B4B8" w14:textId="159C231A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3</w:t>
            </w:r>
          </w:p>
        </w:tc>
        <w:tc>
          <w:tcPr>
            <w:tcW w:w="3595" w:type="dxa"/>
            <w:shd w:val="clear" w:color="auto" w:fill="auto"/>
          </w:tcPr>
          <w:p w14:paraId="2A08DDDF" w14:textId="49D64F65" w:rsidR="0051410F" w:rsidRPr="00D0247C" w:rsidRDefault="0027339A" w:rsidP="0027339A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Alqahtani</w:t>
            </w:r>
            <w:proofErr w:type="spellEnd"/>
            <w:r w:rsidR="0051410F" w:rsidRPr="00D0247C">
              <w:rPr>
                <w:rFonts w:ascii="Times New Roman" w:eastAsia="Times New Roman" w:hAnsi="Times New Roman" w:cs="Times New Roman"/>
              </w:rPr>
              <w:t xml:space="preserve"> N </w:t>
            </w:r>
            <w:r>
              <w:rPr>
                <w:rFonts w:ascii="Times New Roman" w:eastAsia="Times New Roman" w:hAnsi="Times New Roman" w:cs="Times New Roman"/>
              </w:rPr>
              <w:t>and Scott J</w:t>
            </w:r>
            <w:r w:rsidR="0051410F" w:rsidRPr="00D0247C">
              <w:rPr>
                <w:rFonts w:ascii="Times New Roman" w:eastAsia="Times New Roman" w:hAnsi="Times New Roman" w:cs="Times New Roman"/>
              </w:rPr>
              <w:t xml:space="preserve"> (2015)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51410F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Alqahtani&lt;/Author&gt;&lt;Year&gt;2015&lt;/Year&gt;&lt;RecNum&gt;4122&lt;/RecNum&gt;&lt;DisplayText&gt;[43]&lt;/DisplayText&gt;&lt;record&gt;&lt;rec-number&gt;4122&lt;/rec-number&gt;&lt;foreign-keys&gt;&lt;key app="EN" db-id="ptr5wtrz350x28exzvy50aakew09rsfxts2z" timestamp="1464264907"&gt;4122&lt;/key&gt;&lt;/foreign-keys&gt;&lt;ref-type name="Journal Article"&gt;17&lt;/ref-type&gt;&lt;contributors&gt;&lt;authors&gt;&lt;author&gt;*Alqahtani, N&lt;/author&gt;&lt;author&gt;Scott J, &lt;/author&gt;&lt;author&gt;Ullah S &lt;/author&gt;&lt;/authors&gt;&lt;/contributors&gt;&lt;titles&gt;&lt;title&gt;Physical Activity and Sedentary Behaviors as Risk Factors of Obesity among Rural Adolescents&lt;/title&gt;&lt;secondary-title&gt;Journal of Child and Adolescent Behaviour&lt;/secondary-title&gt;&lt;/titles&gt;&lt;periodical&gt;&lt;full-title&gt;Journal of Child and Adolescent Behaviour&lt;/full-title&gt;&lt;/periodical&gt;&lt;volume&gt;2015&lt;/volume&gt;&lt;dates&gt;&lt;year&gt;2015&lt;/year&gt;&lt;/dates&gt;&lt;isbn&gt;2375-4494&lt;/isbn&gt;&lt;urls&gt;&lt;/urls&gt;&lt;/record&gt;&lt;/Cite&gt;&lt;/EndNote&gt;</w:instrTex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51410F" w:rsidRPr="00D0247C">
              <w:rPr>
                <w:rFonts w:ascii="Times New Roman" w:eastAsia="Times New Roman" w:hAnsi="Times New Roman" w:cs="Times New Roman"/>
                <w:noProof/>
              </w:rPr>
              <w:t>[43]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3134847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</w:tcPr>
          <w:p w14:paraId="46CB660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</w:tcPr>
          <w:p w14:paraId="04162AB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61712783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</w:tcPr>
          <w:p w14:paraId="4D05AA8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6D6CB48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7E562F3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2493" w:type="dxa"/>
            <w:shd w:val="clear" w:color="auto" w:fill="auto"/>
            <w:noWrap/>
          </w:tcPr>
          <w:p w14:paraId="4B5EA6E6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Total)</w:t>
            </w:r>
          </w:p>
        </w:tc>
        <w:tc>
          <w:tcPr>
            <w:tcW w:w="2880" w:type="dxa"/>
            <w:shd w:val="clear" w:color="auto" w:fill="auto"/>
            <w:noWrap/>
          </w:tcPr>
          <w:p w14:paraId="0935B5E0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Local tool (screen time)</w:t>
            </w:r>
          </w:p>
        </w:tc>
      </w:tr>
      <w:tr w:rsidR="0051410F" w:rsidRPr="00D0247C" w14:paraId="2B2E4F02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477B5B60" w14:textId="410057C4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4</w:t>
            </w:r>
          </w:p>
        </w:tc>
        <w:tc>
          <w:tcPr>
            <w:tcW w:w="3595" w:type="dxa"/>
            <w:shd w:val="clear" w:color="auto" w:fill="auto"/>
            <w:hideMark/>
          </w:tcPr>
          <w:p w14:paraId="626D3D7A" w14:textId="40FCA70A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AlQuaiz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</w:t>
            </w:r>
            <w:r w:rsidR="0027339A">
              <w:rPr>
                <w:rFonts w:ascii="Times New Roman" w:eastAsia="Times New Roman" w:hAnsi="Times New Roman" w:cs="Times New Roman"/>
              </w:rPr>
              <w:t xml:space="preserve">AM and </w:t>
            </w:r>
            <w:proofErr w:type="spellStart"/>
            <w:r w:rsidR="0027339A">
              <w:rPr>
                <w:rFonts w:ascii="Times New Roman" w:eastAsia="Times New Roman" w:hAnsi="Times New Roman" w:cs="Times New Roman"/>
              </w:rPr>
              <w:t>Tayel</w:t>
            </w:r>
            <w:proofErr w:type="spellEnd"/>
            <w:r w:rsidR="0027339A">
              <w:rPr>
                <w:rFonts w:ascii="Times New Roman" w:eastAsia="Times New Roman" w:hAnsi="Times New Roman" w:cs="Times New Roman"/>
              </w:rPr>
              <w:t xml:space="preserve"> SA </w:t>
            </w:r>
            <w:r w:rsidRPr="00D0247C">
              <w:rPr>
                <w:rFonts w:ascii="Times New Roman" w:eastAsia="Times New Roman" w:hAnsi="Times New Roman" w:cs="Times New Roman"/>
              </w:rPr>
              <w:t>(2009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AlQuaiz&lt;/Author&gt;&lt;Year&gt;2009&lt;/Year&gt;&lt;RecNum&gt;2686&lt;/RecNum&gt;&lt;DisplayText&gt;[44]&lt;/DisplayText&gt;&lt;record&gt;&lt;rec-number&gt;2686&lt;/rec-number&gt;&lt;foreign-keys&gt;&lt;key app="EN" db-id="ptr5wtrz350x28exzvy50aakew09rsfxts2z" timestamp="0"&gt;2686&lt;/key&gt;&lt;/foreign-keys&gt;&lt;ref-type name="Journal Article"&gt;17&lt;/ref-type&gt;&lt;contributors&gt;&lt;authors&gt;&lt;author&gt;*AlQuaiz, A. M.&lt;/author&gt;&lt;author&gt;Tayel, S. A.&lt;/author&gt;&lt;/authors&gt;&lt;/contributors&gt;&lt;auth-address&gt;Department of Family and Community Medicine, College of Medicine, King Saud University, Riyadh, Saudi Arabia. jalquaiz@yahoo.com&lt;/auth-address&gt;&lt;titles&gt;&lt;title&gt;Barriers to a healthy lifestyle among patients attending primary care clinics at a university hospital in Riyadh&lt;/title&gt;&lt;secondary-title&gt;Ann Saudi Med&lt;/secondary-title&gt;&lt;/titles&gt;&lt;periodical&gt;&lt;full-title&gt;Ann Saudi Med&lt;/full-title&gt;&lt;/periodical&gt;&lt;pages&gt;30-5&lt;/pages&gt;&lt;volume&gt;29&lt;/volume&gt;&lt;number&gt;1&lt;/number&gt;&lt;edition&gt;2009/01/14&lt;/edition&gt;&lt;keywords&gt;&lt;keyword&gt;Adolescent&lt;/keyword&gt;&lt;keyword&gt;Adult&lt;/keyword&gt;&lt;keyword&gt;Aged&lt;/keyword&gt;&lt;keyword&gt;Aged, 80 and over&lt;/keyword&gt;&lt;keyword&gt;Cross-Sectional Studies&lt;/keyword&gt;&lt;keyword&gt;Diet/*psychology/statistics &amp;amp; numerical data&lt;/keyword&gt;&lt;keyword&gt;Exercise/*psychology&lt;/keyword&gt;&lt;keyword&gt;Female&lt;/keyword&gt;&lt;keyword&gt;Health Behavior&lt;/keyword&gt;&lt;keyword&gt;Hospitals, University&lt;/keyword&gt;&lt;keyword&gt;Humans&lt;/keyword&gt;&lt;keyword&gt;*Life Style&lt;/keyword&gt;&lt;keyword&gt;Male&lt;/keyword&gt;&lt;keyword&gt;Middle Aged&lt;/keyword&gt;&lt;keyword&gt;Primary Health Care&lt;/keyword&gt;&lt;keyword&gt;Questionnaires&lt;/keyword&gt;&lt;keyword&gt;Saudi Arabia&lt;/keyword&gt;&lt;keyword&gt;Social Support&lt;/keyword&gt;&lt;keyword&gt;Young Adult&lt;/keyword&gt;&lt;/keywords&gt;&lt;dates&gt;&lt;year&gt;2009&lt;/year&gt;&lt;pub-dates&gt;&lt;date&gt;Jan-Feb&lt;/date&gt;&lt;/pub-dates&gt;&lt;/dates&gt;&lt;isbn&gt;0256-4947 (Print)&amp;#xD;0256-4947 (Linking)&lt;/isbn&gt;&lt;accession-num&gt;19139617&lt;/accession-num&gt;&lt;urls&gt;&lt;related-urls&gt;&lt;url&gt;http://www.ncbi.nlm.nih.gov/entrez/query.fcgi?cmd=Retrieve&amp;amp;db=PubMed&amp;amp;dopt=Citation&amp;amp;list_uids=19139617&lt;/url&gt;&lt;/related-urls&gt;&lt;/urls&gt;&lt;electronic-resource-num&gt;08-416 [pii]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44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13DC55B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06D1835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2EA827A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0405E7F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71A1C93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66B07FC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1C22851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73591CCB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dapted CDC (Total, Barriers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3CB29C98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021A2C6A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2A99C6C3" w14:textId="4533C3B5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5</w:t>
            </w:r>
          </w:p>
        </w:tc>
        <w:tc>
          <w:tcPr>
            <w:tcW w:w="3595" w:type="dxa"/>
            <w:shd w:val="clear" w:color="auto" w:fill="auto"/>
            <w:hideMark/>
          </w:tcPr>
          <w:p w14:paraId="686AE1CE" w14:textId="386619EC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Rafaee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</w:t>
            </w:r>
            <w:r w:rsidR="0027339A">
              <w:rPr>
                <w:rFonts w:ascii="Times New Roman" w:eastAsia="Times New Roman" w:hAnsi="Times New Roman" w:cs="Times New Roman"/>
              </w:rPr>
              <w:t>SA and Al-</w:t>
            </w:r>
            <w:proofErr w:type="spellStart"/>
            <w:r w:rsidR="0027339A">
              <w:rPr>
                <w:rFonts w:ascii="Times New Roman" w:eastAsia="Times New Roman" w:hAnsi="Times New Roman" w:cs="Times New Roman"/>
              </w:rPr>
              <w:t>Hazzaa</w:t>
            </w:r>
            <w:proofErr w:type="spellEnd"/>
            <w:r w:rsidR="0027339A">
              <w:rPr>
                <w:rFonts w:ascii="Times New Roman" w:eastAsia="Times New Roman" w:hAnsi="Times New Roman" w:cs="Times New Roman"/>
              </w:rPr>
              <w:t xml:space="preserve"> HM </w:t>
            </w:r>
            <w:r w:rsidRPr="00D0247C">
              <w:rPr>
                <w:rFonts w:ascii="Times New Roman" w:eastAsia="Times New Roman" w:hAnsi="Times New Roman" w:cs="Times New Roman"/>
              </w:rPr>
              <w:t>(2001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Al-Rafaee&lt;/Author&gt;&lt;Year&gt;2001&lt;/Year&gt;&lt;RecNum&gt;474&lt;/RecNum&gt;&lt;DisplayText&gt;[45]&lt;/DisplayText&gt;&lt;record&gt;&lt;rec-number&gt;474&lt;/rec-number&gt;&lt;foreign-keys&gt;&lt;key app="EN" db-id="ptr5wtrz350x28exzvy50aakew09rsfxts2z" timestamp="0"&gt;474&lt;/key&gt;&lt;/foreign-keys&gt;&lt;ref-type name="Journal Article"&gt;17&lt;/ref-type&gt;&lt;contributors&gt;&lt;authors&gt;&lt;author&gt;*Al-Rafaee, S. A.&lt;/author&gt;&lt;author&gt;Al-Hazzaa, H. M.&lt;/author&gt;&lt;/authors&gt;&lt;/contributors&gt;&lt;auth-address&gt;Exercise Physiology Laboratory, King Saud University, Riyadh, Kingdom of Saudi Arabia. refaee@ksu.edu.sa&lt;/auth-address&gt;&lt;titles&gt;&lt;title&gt;Physical activity profile of adult males in Riyadh City&lt;/title&gt;&lt;secondary-title&gt;Saudi Med J&lt;/secondary-title&gt;&lt;/titles&gt;&lt;periodical&gt;&lt;full-title&gt;Saudi Med J&lt;/full-title&gt;&lt;/periodical&gt;&lt;pages&gt;784-9&lt;/pages&gt;&lt;volume&gt;22&lt;/volume&gt;&lt;number&gt;9&lt;/number&gt;&lt;edition&gt;2001/10/09&lt;/edition&gt;&lt;keywords&gt;&lt;keyword&gt;Adult&lt;/keyword&gt;&lt;keyword&gt;Chi-Square Distribution&lt;/keyword&gt;&lt;keyword&gt;*Health Behavior&lt;/keyword&gt;&lt;keyword&gt;Humans&lt;/keyword&gt;&lt;keyword&gt;Male&lt;/keyword&gt;&lt;keyword&gt;*Motor Activity&lt;/keyword&gt;&lt;keyword&gt;Physical Fitness&lt;/keyword&gt;&lt;keyword&gt;Questionnaires&lt;/keyword&gt;&lt;keyword&gt;Saudi Arabia&lt;/keyword&gt;&lt;/keywords&gt;&lt;dates&gt;&lt;year&gt;2001&lt;/year&gt;&lt;pub-dates&gt;&lt;date&gt;Sep&lt;/date&gt;&lt;/pub-dates&gt;&lt;/dates&gt;&lt;isbn&gt;0379-5284 (Print)&lt;/isbn&gt;&lt;accession-num&gt;11590453&lt;/accession-num&gt;&lt;urls&gt;&lt;related-urls&gt;&lt;url&gt;http://www.ncbi.nlm.nih.gov/entrez/query.fcgi?cmd=Retrieve&amp;amp;db=PubMed&amp;amp;dopt=Citation&amp;amp;list_uids=11590453&lt;/url&gt;&lt;/related-urls&gt;&lt;/urls&gt;&lt;research-notes&gt;Not national study - only males in riyadh&amp;#xD;53% totally inactive only 19% regularly active&amp;#xD;Curvilinear relationship between age and inactivity&amp;#xD;PA lower in married, worked in private sector, work two shifts, less educated, only one day off&amp;#xD;Constraint - time&amp;#xD;Reasons for PA - maintain health and lose weight&lt;/research-notes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45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67659A2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3FD8208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61651B7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7EDB42B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3C9BB0A3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3BD439C0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57B8611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577200EE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ND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4B9A862C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75ADD112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41269D99" w14:textId="6DE7D7DC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6</w:t>
            </w:r>
          </w:p>
        </w:tc>
        <w:tc>
          <w:tcPr>
            <w:tcW w:w="3595" w:type="dxa"/>
            <w:shd w:val="clear" w:color="auto" w:fill="auto"/>
          </w:tcPr>
          <w:p w14:paraId="0178CE2E" w14:textId="2F6E1906" w:rsidR="0051410F" w:rsidRPr="00D0247C" w:rsidRDefault="0051410F" w:rsidP="0027339A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Alrashidi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M, </w:t>
            </w:r>
            <w:proofErr w:type="spellStart"/>
            <w:r w:rsidR="0027339A">
              <w:rPr>
                <w:rFonts w:ascii="Times New Roman" w:eastAsia="Times New Roman" w:hAnsi="Times New Roman" w:cs="Times New Roman"/>
              </w:rPr>
              <w:t>Shahwan-Akl</w:t>
            </w:r>
            <w:proofErr w:type="spellEnd"/>
            <w:r w:rsidR="0027339A">
              <w:rPr>
                <w:rFonts w:ascii="Times New Roman" w:eastAsia="Times New Roman" w:hAnsi="Times New Roman" w:cs="Times New Roman"/>
              </w:rPr>
              <w:t xml:space="preserve"> L, </w:t>
            </w:r>
            <w:r w:rsidRPr="00D0247C">
              <w:rPr>
                <w:rFonts w:ascii="Times New Roman" w:eastAsia="Times New Roman" w:hAnsi="Times New Roman" w:cs="Times New Roman"/>
              </w:rPr>
              <w:t>et al (2015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Alrashidi&lt;/Author&gt;&lt;Year&gt;2015&lt;/Year&gt;&lt;RecNum&gt;4123&lt;/RecNum&gt;&lt;DisplayText&gt;[46]&lt;/DisplayText&gt;&lt;record&gt;&lt;rec-number&gt;4123&lt;/rec-number&gt;&lt;foreign-keys&gt;&lt;key app="EN" db-id="ptr5wtrz350x28exzvy50aakew09rsfxts2z" timestamp="1464264907"&gt;4123&lt;/key&gt;&lt;/foreign-keys&gt;&lt;ref-type name="Journal Article"&gt;17&lt;/ref-type&gt;&lt;contributors&gt;&lt;authors&gt;&lt;author&gt;*Alrashidi, M&lt;/author&gt;&lt;author&gt;Shahwan-Akl, L&lt;/author&gt;&lt;author&gt;James, J&lt;/author&gt;&lt;author&gt;Jones, L&lt;/author&gt;&lt;/authors&gt;&lt;/contributors&gt;&lt;titles&gt;&lt;title&gt;Contributing factors to childhood overweight and obesity in Kuwait&lt;/title&gt;&lt;secondary-title&gt;International Journal of Health Sciences&lt;/secondary-title&gt;&lt;/titles&gt;&lt;periodical&gt;&lt;full-title&gt;International Journal of Health Sciences&lt;/full-title&gt;&lt;/periodical&gt;&lt;pages&gt;133-155&lt;/pages&gt;&lt;volume&gt;3&lt;/volume&gt;&lt;number&gt;1&lt;/number&gt;&lt;dates&gt;&lt;year&gt;2015&lt;/year&gt;&lt;/dates&gt;&lt;isbn&gt;2372-5060&lt;/isbn&gt;&lt;urls&gt;&lt;/urls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46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128A6BC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</w:tcPr>
          <w:p w14:paraId="6355FD3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74E14F8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02B6183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1ECC963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29AC2683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</w:tcPr>
          <w:p w14:paraId="4C4E283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</w:tcPr>
          <w:p w14:paraId="6D6A6BEC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880" w:type="dxa"/>
            <w:shd w:val="clear" w:color="auto" w:fill="auto"/>
            <w:noWrap/>
          </w:tcPr>
          <w:p w14:paraId="26BB2CAE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Local tool (TV/video)</w:t>
            </w:r>
          </w:p>
        </w:tc>
      </w:tr>
      <w:tr w:rsidR="0051410F" w:rsidRPr="00D0247C" w14:paraId="529AA1F0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283A92C8" w14:textId="7250FC58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7</w:t>
            </w:r>
          </w:p>
        </w:tc>
        <w:tc>
          <w:tcPr>
            <w:tcW w:w="3595" w:type="dxa"/>
            <w:shd w:val="clear" w:color="auto" w:fill="auto"/>
          </w:tcPr>
          <w:p w14:paraId="6A1DC437" w14:textId="2DC2CFA0" w:rsidR="0051410F" w:rsidRPr="00D0247C" w:rsidRDefault="0051410F" w:rsidP="0027339A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Sobayel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H, </w:t>
            </w:r>
            <w:r w:rsidR="0027339A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="0027339A">
              <w:rPr>
                <w:rFonts w:ascii="Times New Roman" w:eastAsia="Times New Roman" w:hAnsi="Times New Roman" w:cs="Times New Roman"/>
              </w:rPr>
              <w:t>Hazzaa</w:t>
            </w:r>
            <w:proofErr w:type="spellEnd"/>
            <w:r w:rsidR="0027339A">
              <w:rPr>
                <w:rFonts w:ascii="Times New Roman" w:eastAsia="Times New Roman" w:hAnsi="Times New Roman" w:cs="Times New Roman"/>
              </w:rPr>
              <w:t xml:space="preserve"> HM, </w:t>
            </w:r>
            <w:r w:rsidRPr="00D0247C">
              <w:rPr>
                <w:rFonts w:ascii="Times New Roman" w:eastAsia="Times New Roman" w:hAnsi="Times New Roman" w:cs="Times New Roman"/>
              </w:rPr>
              <w:t>et al (2015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Al-Sobayel&lt;/Author&gt;&lt;Year&gt;2015&lt;/Year&gt;&lt;RecNum&gt;4124&lt;/RecNum&gt;&lt;DisplayText&gt;[47]&lt;/DisplayText&gt;&lt;record&gt;&lt;rec-number&gt;4124&lt;/rec-number&gt;&lt;foreign-keys&gt;&lt;key app="EN" db-id="ptr5wtrz350x28exzvy50aakew09rsfxts2z" timestamp="1464264907"&gt;4124&lt;/key&gt;&lt;/foreign-keys&gt;&lt;ref-type name="Journal Article"&gt;17&lt;/ref-type&gt;&lt;contributors&gt;&lt;authors&gt;&lt;author&gt;*Al-Sobayel, H.&lt;/author&gt;&lt;author&gt;Al-Hazzaa, H. M.&lt;/author&gt;&lt;author&gt;Abahussain, N. A.&lt;/author&gt;&lt;author&gt;Qahwaji, D. M.&lt;/author&gt;&lt;author&gt;Musaiger, A. O.&lt;/author&gt;&lt;/authors&gt;&lt;/contributors&gt;&lt;auth-address&gt;King Saud University, Saudi Arabia.&amp;#xD;Ministry of Education, Saudi Arabia.&amp;#xD;King Abdulaziz University, Saudi Arabia.&amp;#xD;Arab Center for Nutrition &amp;amp; University of Bahrain, Bahrain.&lt;/auth-address&gt;&lt;titles&gt;&lt;title&gt;Gender differences in leisure-time versus non-leisure-time physical activity among Saudi adolescents&lt;/title&gt;&lt;secondary-title&gt;Ann Agric Environ Med&lt;/secondary-title&gt;&lt;/titles&gt;&lt;periodical&gt;&lt;full-title&gt;Ann Agric Environ Med&lt;/full-title&gt;&lt;/periodical&gt;&lt;pages&gt;344-8&lt;/pages&gt;&lt;volume&gt;22&lt;/volume&gt;&lt;number&gt;2&lt;/number&gt;&lt;keywords&gt;&lt;keyword&gt;Adolescent&lt;/keyword&gt;&lt;keyword&gt;Body Mass Index&lt;/keyword&gt;&lt;keyword&gt;Body Weight&lt;/keyword&gt;&lt;keyword&gt;Cities&lt;/keyword&gt;&lt;keyword&gt;Cross-Sectional Studies&lt;/keyword&gt;&lt;keyword&gt;Female&lt;/keyword&gt;&lt;keyword&gt;Food Habits&lt;/keyword&gt;&lt;keyword&gt;Humans&lt;/keyword&gt;&lt;keyword&gt;*Leisure Activities&lt;/keyword&gt;&lt;keyword&gt;Male&lt;/keyword&gt;&lt;keyword&gt;*Motor Activity&lt;/keyword&gt;&lt;keyword&gt;Obesity/epidemiology&lt;/keyword&gt;&lt;keyword&gt;Saudi Arabia/epidemiology&lt;/keyword&gt;&lt;keyword&gt;Sedentary Lifestyle&lt;/keyword&gt;&lt;keyword&gt;Sex Factors&lt;/keyword&gt;&lt;/keywords&gt;&lt;dates&gt;&lt;year&gt;2015&lt;/year&gt;&lt;/dates&gt;&lt;isbn&gt;1898-2263 (Electronic)&amp;#xD;1232-1966 (Linking)&lt;/isbn&gt;&lt;accession-num&gt;26094536&lt;/accession-num&gt;&lt;urls&gt;&lt;related-urls&gt;&lt;url&gt;http://www.ncbi.nlm.nih.gov/pubmed/26094536&lt;/url&gt;&lt;/related-urls&gt;&lt;/urls&gt;&lt;electronic-resource-num&gt;10.5604/12321966.1152091&lt;/electronic-resource-num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47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12FD6FB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</w:tcPr>
          <w:p w14:paraId="1FB36B0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411D406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1A3BD7D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04D3ACE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479C8E9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5C1799B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</w:tcPr>
          <w:p w14:paraId="1071C1CD" w14:textId="1CA379E8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TLS</w:t>
            </w:r>
            <w:r w:rsidR="00C36788">
              <w:rPr>
                <w:rFonts w:ascii="Times New Roman" w:eastAsia="Times New Roman" w:hAnsi="Times New Roman" w:cs="Times New Roman"/>
              </w:rPr>
              <w:t xml:space="preserve"> (Total)</w:t>
            </w:r>
          </w:p>
        </w:tc>
        <w:tc>
          <w:tcPr>
            <w:tcW w:w="2880" w:type="dxa"/>
            <w:shd w:val="clear" w:color="auto" w:fill="auto"/>
            <w:noWrap/>
          </w:tcPr>
          <w:p w14:paraId="77249CA7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37031ED9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114343FD" w14:textId="27EDABB0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8</w:t>
            </w:r>
          </w:p>
        </w:tc>
        <w:tc>
          <w:tcPr>
            <w:tcW w:w="3595" w:type="dxa"/>
            <w:shd w:val="clear" w:color="auto" w:fill="auto"/>
          </w:tcPr>
          <w:p w14:paraId="5C94058B" w14:textId="6DBF8F5A" w:rsidR="0051410F" w:rsidRPr="00D0247C" w:rsidRDefault="0027339A" w:rsidP="0027339A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Alsubaie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AS and Omer EO</w:t>
            </w:r>
            <w:r w:rsidR="0051410F" w:rsidRPr="00D0247C">
              <w:rPr>
                <w:rFonts w:ascii="Times New Roman" w:eastAsia="Times New Roman" w:hAnsi="Times New Roman" w:cs="Times New Roman"/>
              </w:rPr>
              <w:t xml:space="preserve"> (2015)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51410F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Alsubaie&lt;/Author&gt;&lt;Year&gt;2015&lt;/Year&gt;&lt;RecNum&gt;4125&lt;/RecNum&gt;&lt;DisplayText&gt;[48]&lt;/DisplayText&gt;&lt;record&gt;&lt;rec-number&gt;4125&lt;/rec-number&gt;&lt;foreign-keys&gt;&lt;key app="EN" db-id="ptr5wtrz350x28exzvy50aakew09rsfxts2z" timestamp="1464264907"&gt;4125&lt;/key&gt;&lt;/foreign-keys&gt;&lt;ref-type name="Journal Article"&gt;17&lt;/ref-type&gt;&lt;contributors&gt;&lt;authors&gt;&lt;author&gt;*Alsubaie, A. S.&lt;/author&gt;&lt;author&gt;Omer, E. O.&lt;/author&gt;&lt;/authors&gt;&lt;/contributors&gt;&lt;auth-address&gt;Ph. D. in Public Health, Chairman of Environmental Health Department, College of Public Health and Health Informatics, University of Dammam KSA.&amp;#xD;Ph. D. in Public Health, Environmental Health Department, College of Public Health and Health Informatics, University of Dammam KSA.&lt;/auth-address&gt;&lt;titles&gt;&lt;title&gt;Physical Activity Behavior Predictors, Reasons and Barriers among Male Adolescents in Riyadh, Saudi Arabia: Evidence for Obesogenic Environment&lt;/title&gt;&lt;secondary-title&gt;Int J Health Sci (Qassim)&lt;/secondary-title&gt;&lt;/titles&gt;&lt;periodical&gt;&lt;full-title&gt;Int J Health Sci (Qassim)&lt;/full-title&gt;&lt;/periodical&gt;&lt;pages&gt;400-8&lt;/pages&gt;&lt;volume&gt;9&lt;/volume&gt;&lt;number&gt;4&lt;/number&gt;&lt;keywords&gt;&lt;keyword&gt;Adolescents&lt;/keyword&gt;&lt;keyword&gt;Obesogenic environment&lt;/keyword&gt;&lt;keyword&gt;Physical activity&lt;/keyword&gt;&lt;keyword&gt;Public Health&lt;/keyword&gt;&lt;keyword&gt;Saudi Arabia&lt;/keyword&gt;&lt;keyword&gt;School Health&lt;/keyword&gt;&lt;/keywords&gt;&lt;dates&gt;&lt;year&gt;2015&lt;/year&gt;&lt;pub-dates&gt;&lt;date&gt;Oct&lt;/date&gt;&lt;/pub-dates&gt;&lt;/dates&gt;&lt;isbn&gt;1658-3639 (Print)&lt;/isbn&gt;&lt;accession-num&gt;26715919&lt;/accession-num&gt;&lt;urls&gt;&lt;related-urls&gt;&lt;url&gt;http://www.ncbi.nlm.nih.gov/pubmed/26715919&lt;/url&gt;&lt;/related-urls&gt;&lt;/urls&gt;&lt;custom2&gt;PMC4682594&lt;/custom2&gt;&lt;/record&gt;&lt;/Cite&gt;&lt;/EndNote&gt;</w:instrTex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51410F" w:rsidRPr="00D0247C">
              <w:rPr>
                <w:rFonts w:ascii="Times New Roman" w:eastAsia="Times New Roman" w:hAnsi="Times New Roman" w:cs="Times New Roman"/>
                <w:noProof/>
              </w:rPr>
              <w:t>[48]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35A58E0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</w:tcPr>
          <w:p w14:paraId="2B463E91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40DB17F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3033500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3B91C23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</w:tcPr>
          <w:p w14:paraId="61D5394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</w:tcPr>
          <w:p w14:paraId="4C0375E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2493" w:type="dxa"/>
            <w:shd w:val="clear" w:color="auto" w:fill="auto"/>
            <w:noWrap/>
          </w:tcPr>
          <w:p w14:paraId="3BCF8E64" w14:textId="5DF7B6C0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0-day recall</w:t>
            </w:r>
            <w:r w:rsidR="00C36788">
              <w:rPr>
                <w:rFonts w:ascii="Times New Roman" w:eastAsia="Times New Roman" w:hAnsi="Times New Roman" w:cs="Times New Roman"/>
              </w:rPr>
              <w:t xml:space="preserve"> (ND)</w:t>
            </w:r>
          </w:p>
        </w:tc>
        <w:tc>
          <w:tcPr>
            <w:tcW w:w="2880" w:type="dxa"/>
            <w:shd w:val="clear" w:color="auto" w:fill="auto"/>
            <w:noWrap/>
          </w:tcPr>
          <w:p w14:paraId="249659E3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14FA4AFB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0DC34C51" w14:textId="63E0522E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9</w:t>
            </w:r>
          </w:p>
        </w:tc>
        <w:tc>
          <w:tcPr>
            <w:tcW w:w="3595" w:type="dxa"/>
            <w:shd w:val="clear" w:color="auto" w:fill="auto"/>
          </w:tcPr>
          <w:p w14:paraId="18537EF8" w14:textId="289B7A0C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Thani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, MH, </w:t>
            </w:r>
            <w:r w:rsidR="0027339A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="0027339A">
              <w:rPr>
                <w:rFonts w:ascii="Times New Roman" w:eastAsia="Times New Roman" w:hAnsi="Times New Roman" w:cs="Times New Roman"/>
              </w:rPr>
              <w:t>Thani</w:t>
            </w:r>
            <w:proofErr w:type="spellEnd"/>
            <w:r w:rsidR="0027339A">
              <w:rPr>
                <w:rFonts w:ascii="Times New Roman" w:eastAsia="Times New Roman" w:hAnsi="Times New Roman" w:cs="Times New Roman"/>
              </w:rPr>
              <w:t xml:space="preserve"> AA, </w:t>
            </w:r>
            <w:r w:rsidRPr="00D0247C">
              <w:rPr>
                <w:rFonts w:ascii="Times New Roman" w:eastAsia="Times New Roman" w:hAnsi="Times New Roman" w:cs="Times New Roman"/>
              </w:rPr>
              <w:t>et al (2015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Al-Thani&lt;/Author&gt;&lt;Year&gt;2015&lt;/Year&gt;&lt;RecNum&gt;4126&lt;/RecNum&gt;&lt;DisplayText&gt;[49]&lt;/DisplayText&gt;&lt;record&gt;&lt;rec-number&gt;4126&lt;/rec-number&gt;&lt;foreign-keys&gt;&lt;key app="EN" db-id="ptr5wtrz350x28exzvy50aakew09rsfxts2z" timestamp="1464264907"&gt;4126&lt;/key&gt;&lt;/foreign-keys&gt;&lt;ref-type name="Journal Article"&gt;17&lt;/ref-type&gt;&lt;contributors&gt;&lt;authors&gt;&lt;author&gt;*Al-Thani, M.H.&lt;/author&gt;&lt;author&gt;Al-Thani, A.A.&lt;/author&gt;&lt;author&gt;Al-Chetachi, W.F.&lt;/author&gt;&lt;author&gt;Khalifa, S. A. H.&lt;/author&gt;&lt;author&gt;Akram, H.&lt;/author&gt;&lt;author&gt;Poovelil, B.V.&lt;/author&gt;&lt;author&gt;Almalki, B.A.&lt;/author&gt;&lt;author&gt;Bakri, A. H.&lt;/author&gt;&lt;author&gt;Arora, P.&lt;/author&gt;&lt;author&gt;Badawi, A.&lt;/author&gt;&lt;/authors&gt;&lt;/contributors&gt;&lt;titles&gt;&lt;title&gt;Dietary and Nutritional Factors Influencing Obesity in Qatari Adults and the Modifying Effect of Physical Activity&lt;/title&gt;&lt;secondary-title&gt;J Obes Weight-Loss Medic&lt;/secondary-title&gt;&lt;/titles&gt;&lt;periodical&gt;&lt;full-title&gt;J Obes Weight-Loss Medic&lt;/full-title&gt;&lt;/periodical&gt;&lt;volume&gt;1&lt;/volume&gt;&lt;number&gt;1&lt;/number&gt;&lt;dates&gt;&lt;year&gt;2015&lt;/year&gt;&lt;/dates&gt;&lt;urls&gt;&lt;/urls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49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563AA4C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</w:tcPr>
          <w:p w14:paraId="22CFE7A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1CF662C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333780B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73510CC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0764C9A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4099A420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</w:tcPr>
          <w:p w14:paraId="613A34E4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GPAQ (Total)</w:t>
            </w:r>
          </w:p>
        </w:tc>
        <w:tc>
          <w:tcPr>
            <w:tcW w:w="2880" w:type="dxa"/>
            <w:shd w:val="clear" w:color="auto" w:fill="auto"/>
            <w:noWrap/>
          </w:tcPr>
          <w:p w14:paraId="110C03CB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5EE18B12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611B368E" w14:textId="3A4C356C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lastRenderedPageBreak/>
              <w:t>50</w:t>
            </w:r>
          </w:p>
        </w:tc>
        <w:tc>
          <w:tcPr>
            <w:tcW w:w="3595" w:type="dxa"/>
            <w:shd w:val="clear" w:color="auto" w:fill="auto"/>
            <w:hideMark/>
          </w:tcPr>
          <w:p w14:paraId="6C08C857" w14:textId="4C7A7659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 xml:space="preserve">Amin </w:t>
            </w:r>
            <w:r w:rsidR="0027339A">
              <w:rPr>
                <w:rFonts w:ascii="Times New Roman" w:eastAsia="Times New Roman" w:hAnsi="Times New Roman" w:cs="Times New Roman"/>
              </w:rPr>
              <w:t xml:space="preserve">TT, </w:t>
            </w:r>
            <w:proofErr w:type="spellStart"/>
            <w:r w:rsidR="0027339A">
              <w:rPr>
                <w:rFonts w:ascii="Times New Roman" w:eastAsia="Times New Roman" w:hAnsi="Times New Roman" w:cs="Times New Roman"/>
              </w:rPr>
              <w:t>Suleman</w:t>
            </w:r>
            <w:proofErr w:type="spellEnd"/>
            <w:r w:rsidR="0027339A">
              <w:rPr>
                <w:rFonts w:ascii="Times New Roman" w:eastAsia="Times New Roman" w:hAnsi="Times New Roman" w:cs="Times New Roman"/>
              </w:rPr>
              <w:t xml:space="preserve"> W, et al </w:t>
            </w:r>
            <w:r w:rsidRPr="00D0247C">
              <w:rPr>
                <w:rFonts w:ascii="Times New Roman" w:eastAsia="Times New Roman" w:hAnsi="Times New Roman" w:cs="Times New Roman"/>
              </w:rPr>
              <w:t>(2011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Amin&lt;/Author&gt;&lt;Year&gt;2011&lt;/Year&gt;&lt;RecNum&gt;3342&lt;/RecNum&gt;&lt;DisplayText&gt;[50]&lt;/DisplayText&gt;&lt;record&gt;&lt;rec-number&gt;3342&lt;/rec-number&gt;&lt;foreign-keys&gt;&lt;key app="EN" db-id="ptr5wtrz350x28exzvy50aakew09rsfxts2z" timestamp="0"&gt;3342&lt;/key&gt;&lt;/foreign-keys&gt;&lt;ref-type name="Journal Article"&gt;17&lt;/ref-type&gt;&lt;contributors&gt;&lt;authors&gt;&lt;author&gt;*Amin, T. T.&lt;/author&gt;&lt;author&gt;Suleman, W.&lt;/author&gt;&lt;author&gt;Ali, A.&lt;/author&gt;&lt;author&gt;Gamal, A.&lt;/author&gt;&lt;author&gt;Al Wehedy, A.&lt;/author&gt;&lt;/authors&gt;&lt;/contributors&gt;&lt;auth-address&gt;Community Medicine Dept, Faculty of Medicine, Cairo University, Cairo, Egypt.&lt;/auth-address&gt;&lt;titles&gt;&lt;title&gt;Pattern, prevalence, and perceived personal barriers toward physical activity among adult Saudis in Al-Hassa, KSA&lt;/title&gt;&lt;secondary-title&gt;J Phys Act Health&lt;/secondary-title&gt;&lt;/titles&gt;&lt;periodical&gt;&lt;full-title&gt;J Phys Act Health&lt;/full-title&gt;&lt;/periodical&gt;&lt;pages&gt;775-84&lt;/pages&gt;&lt;volume&gt;8&lt;/volume&gt;&lt;number&gt;6&lt;/number&gt;&lt;edition&gt;2011/08/13&lt;/edition&gt;&lt;keywords&gt;&lt;keyword&gt;Adolescent&lt;/keyword&gt;&lt;keyword&gt;Adult&lt;/keyword&gt;&lt;keyword&gt;Aged&lt;/keyword&gt;&lt;keyword&gt;Chronic Disease&lt;/keyword&gt;&lt;keyword&gt;Cities&lt;/keyword&gt;&lt;keyword&gt;Cross-Sectional Studies&lt;/keyword&gt;&lt;keyword&gt;Demography&lt;/keyword&gt;&lt;keyword&gt;Exercise/*physiology&lt;/keyword&gt;&lt;keyword&gt;Female&lt;/keyword&gt;&lt;keyword&gt;Humans&lt;/keyword&gt;&lt;keyword&gt;Interviews as Topic&lt;/keyword&gt;&lt;keyword&gt;*Leisure Activities&lt;/keyword&gt;&lt;keyword&gt;Male&lt;/keyword&gt;&lt;keyword&gt;Middle Aged&lt;/keyword&gt;&lt;keyword&gt;Public Health&lt;/keyword&gt;&lt;keyword&gt;Questionnaires&lt;/keyword&gt;&lt;keyword&gt;Saudi Arabia&lt;/keyword&gt;&lt;keyword&gt;Young Adult&lt;/keyword&gt;&lt;/keywords&gt;&lt;dates&gt;&lt;year&gt;2011&lt;/year&gt;&lt;pub-dates&gt;&lt;date&gt;Aug&lt;/date&gt;&lt;/pub-dates&gt;&lt;/dates&gt;&lt;isbn&gt;1543-5474 (Electronic)&amp;#xD;1543-3080 (Linking)&lt;/isbn&gt;&lt;accession-num&gt;21832292&lt;/accession-num&gt;&lt;urls&gt;&lt;related-urls&gt;&lt;url&gt;http://www.ncbi.nlm.nih.gov/entrez/query.fcgi?cmd=Retrieve&amp;amp;db=PubMed&amp;amp;dopt=Citation&amp;amp;list_uids=21832292&lt;/url&gt;&lt;/related-urls&gt;&lt;/urls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50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27FA9AE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54148B8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333948B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37A7F87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41F4A2F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611D73A3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41EA291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4F37B212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GPAQ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26B73E66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6208043C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0DA11E57" w14:textId="18AA3CE4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1</w:t>
            </w:r>
          </w:p>
        </w:tc>
        <w:tc>
          <w:tcPr>
            <w:tcW w:w="3595" w:type="dxa"/>
            <w:shd w:val="clear" w:color="auto" w:fill="auto"/>
            <w:hideMark/>
          </w:tcPr>
          <w:p w14:paraId="79159930" w14:textId="54970FB1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 xml:space="preserve">Amin </w:t>
            </w:r>
            <w:r w:rsidR="0027339A">
              <w:rPr>
                <w:rFonts w:ascii="Times New Roman" w:eastAsia="Times New Roman" w:hAnsi="Times New Roman" w:cs="Times New Roman"/>
              </w:rPr>
              <w:t xml:space="preserve">TT, Al </w:t>
            </w:r>
            <w:proofErr w:type="spellStart"/>
            <w:r w:rsidR="0027339A">
              <w:rPr>
                <w:rFonts w:ascii="Times New Roman" w:eastAsia="Times New Roman" w:hAnsi="Times New Roman" w:cs="Times New Roman"/>
              </w:rPr>
              <w:t>Khoudair</w:t>
            </w:r>
            <w:proofErr w:type="spellEnd"/>
            <w:r w:rsidR="0027339A">
              <w:rPr>
                <w:rFonts w:ascii="Times New Roman" w:eastAsia="Times New Roman" w:hAnsi="Times New Roman" w:cs="Times New Roman"/>
              </w:rPr>
              <w:t xml:space="preserve"> AS, et al </w:t>
            </w:r>
            <w:r w:rsidRPr="00D0247C">
              <w:rPr>
                <w:rFonts w:ascii="Times New Roman" w:eastAsia="Times New Roman" w:hAnsi="Times New Roman" w:cs="Times New Roman"/>
              </w:rPr>
              <w:t>(2012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Amin&lt;/Author&gt;&lt;Year&gt;2012&lt;/Year&gt;&lt;RecNum&gt;3327&lt;/RecNum&gt;&lt;DisplayText&gt;[51]&lt;/DisplayText&gt;&lt;record&gt;&lt;rec-number&gt;3327&lt;/rec-number&gt;&lt;foreign-keys&gt;&lt;key app="EN" db-id="ptr5wtrz350x28exzvy50aakew09rsfxts2z" timestamp="0"&gt;3327&lt;/key&gt;&lt;/foreign-keys&gt;&lt;ref-type name="Journal Article"&gt;17&lt;/ref-type&gt;&lt;contributors&gt;&lt;authors&gt;&lt;author&gt;*Amin, T. T.&lt;/author&gt;&lt;author&gt;Al Khoudair, A. S.&lt;/author&gt;&lt;author&gt;Al Harbi, M. A.&lt;/author&gt;&lt;author&gt;Al Ali, A. R.&lt;/author&gt;&lt;/authors&gt;&lt;/contributors&gt;&lt;auth-address&gt;Community Medicine and Public Health, Faculty of Medicine, Cairo University, Cairo, Egypt. amin55@myway.com&lt;/auth-address&gt;&lt;titles&gt;&lt;title&gt;Leisure time physical activity in Saudi Arabia: prevalence, pattern and determining factors&lt;/title&gt;&lt;secondary-title&gt;Asian Pac J Cancer Prev&lt;/secondary-title&gt;&lt;/titles&gt;&lt;periodical&gt;&lt;full-title&gt;Asian Pac J Cancer Prev&lt;/full-title&gt;&lt;/periodical&gt;&lt;pages&gt;351-60&lt;/pages&gt;&lt;volume&gt;13&lt;/volume&gt;&lt;number&gt;1&lt;/number&gt;&lt;edition&gt;2012/04/17&lt;/edition&gt;&lt;keywords&gt;&lt;keyword&gt;Adolescent&lt;/keyword&gt;&lt;keyword&gt;Adult&lt;/keyword&gt;&lt;keyword&gt;Aged&lt;/keyword&gt;&lt;keyword&gt;Cross-Sectional Studies&lt;/keyword&gt;&lt;keyword&gt;Epidemiologic Studies&lt;/keyword&gt;&lt;keyword&gt;Exercise/*physiology&lt;/keyword&gt;&lt;keyword&gt;Female&lt;/keyword&gt;&lt;keyword&gt;Humans&lt;/keyword&gt;&lt;keyword&gt;*Leisure Activities&lt;/keyword&gt;&lt;keyword&gt;Male&lt;/keyword&gt;&lt;keyword&gt;Middle Aged&lt;/keyword&gt;&lt;keyword&gt;Motor Activity&lt;/keyword&gt;&lt;keyword&gt;Prevalence&lt;/keyword&gt;&lt;keyword&gt;Prognosis&lt;/keyword&gt;&lt;keyword&gt;Public Health&lt;/keyword&gt;&lt;keyword&gt;Questionnaires&lt;/keyword&gt;&lt;keyword&gt;Saudi Arabia/epidemiology&lt;/keyword&gt;&lt;keyword&gt;*Socioeconomic Factors&lt;/keyword&gt;&lt;keyword&gt;Young Adult&lt;/keyword&gt;&lt;/keywords&gt;&lt;dates&gt;&lt;year&gt;2012&lt;/year&gt;&lt;/dates&gt;&lt;isbn&gt;1513-7368 (Print)&amp;#xD;1513-7368 (Linking)&lt;/isbn&gt;&lt;accession-num&gt;22502700&lt;/accession-num&gt;&lt;urls&gt;&lt;related-urls&gt;&lt;url&gt;http://www.ncbi.nlm.nih.gov/entrez/query.fcgi?cmd=Retrieve&amp;amp;db=PubMed&amp;amp;dopt=Citation&amp;amp;list_uids=22502700&lt;/url&gt;&lt;/related-urls&gt;&lt;/urls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51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4CA2BF5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1A947FF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4DFD37F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0659ACE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394B7C3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1FE89FA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3A41651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79D00FA0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GPAQ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3DF45906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49427205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68974F75" w14:textId="55EEA356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2</w:t>
            </w:r>
          </w:p>
        </w:tc>
        <w:tc>
          <w:tcPr>
            <w:tcW w:w="3595" w:type="dxa"/>
            <w:shd w:val="clear" w:color="auto" w:fill="auto"/>
            <w:hideMark/>
          </w:tcPr>
          <w:p w14:paraId="0FD0174B" w14:textId="53A02AF4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Ardawi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MM, 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Rouzi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AA, et al (2012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BcmRhd2k8L0F1dGhvcj48WWVhcj4yMDEyPC9ZZWFyPjxS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BcmRhd2k8L0F1dGhvcj48WWVhcj4yMDEyPC9ZZWFyPjxS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.DATA </w:instrText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52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3D1A5F4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37C60820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43328B9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0522032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04DF230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7F5021D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402FA5A0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7EF1C7A8" w14:textId="6920FDAF" w:rsidR="0051410F" w:rsidRPr="00D0247C" w:rsidRDefault="00C36788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ocal tool (ND), Ac</w:t>
            </w:r>
            <w:r w:rsidR="00CE73C3">
              <w:rPr>
                <w:rFonts w:ascii="Times New Roman" w:eastAsia="Times New Roman" w:hAnsi="Times New Roman" w:cs="Times New Roman"/>
              </w:rPr>
              <w:t>c</w:t>
            </w:r>
            <w:r>
              <w:rPr>
                <w:rFonts w:ascii="Times New Roman" w:eastAsia="Times New Roman" w:hAnsi="Times New Roman" w:cs="Times New Roman"/>
              </w:rPr>
              <w:t>elerometer</w:t>
            </w:r>
            <w:r w:rsidR="0051410F" w:rsidRPr="00D0247C">
              <w:rPr>
                <w:rFonts w:ascii="Times New Roman" w:eastAsia="Times New Roman" w:hAnsi="Times New Roman" w:cs="Times New Roman"/>
              </w:rPr>
              <w:t xml:space="preserve"> and exercise intervention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1C8584C0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7589A65A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151D1378" w14:textId="3EFCF009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3</w:t>
            </w:r>
          </w:p>
        </w:tc>
        <w:tc>
          <w:tcPr>
            <w:tcW w:w="3595" w:type="dxa"/>
            <w:shd w:val="clear" w:color="auto" w:fill="auto"/>
          </w:tcPr>
          <w:p w14:paraId="17809A6B" w14:textId="4E2FFB6A" w:rsidR="0051410F" w:rsidRPr="00D0247C" w:rsidRDefault="0027339A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Awadalla</w:t>
            </w:r>
            <w:proofErr w:type="spellEnd"/>
            <w:r w:rsidR="0051410F" w:rsidRPr="00D0247C">
              <w:rPr>
                <w:rFonts w:ascii="Times New Roman" w:eastAsia="Times New Roman" w:hAnsi="Times New Roman" w:cs="Times New Roman"/>
              </w:rPr>
              <w:t xml:space="preserve"> NJ, 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Aboelyazed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AE, </w:t>
            </w:r>
            <w:r w:rsidR="0051410F" w:rsidRPr="00D0247C">
              <w:rPr>
                <w:rFonts w:ascii="Times New Roman" w:eastAsia="Times New Roman" w:hAnsi="Times New Roman" w:cs="Times New Roman"/>
              </w:rPr>
              <w:t>et al (2014)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4qQXdhZGFsbGE8L0F1dGhvcj48WWVhcj4yMDE0PC9ZZWFy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</w:fldData>
              </w:fldChar>
            </w:r>
            <w:r w:rsidR="0051410F" w:rsidRPr="00D0247C">
              <w:rPr>
                <w:rFonts w:ascii="Times New Roman" w:eastAsia="Times New Roman" w:hAnsi="Times New Roman" w:cs="Times New Roman"/>
              </w:rPr>
              <w:instrText xml:space="preserve"> ADDIN EN.CITE </w:instrTex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4qQXdhZGFsbGE8L0F1dGhvcj48WWVhcj4yMDE0PC9ZZWFy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</w:fldData>
              </w:fldChar>
            </w:r>
            <w:r w:rsidR="0051410F" w:rsidRPr="00D0247C">
              <w:rPr>
                <w:rFonts w:ascii="Times New Roman" w:eastAsia="Times New Roman" w:hAnsi="Times New Roman" w:cs="Times New Roman"/>
              </w:rPr>
              <w:instrText xml:space="preserve"> ADDIN EN.CITE.DATA </w:instrText>
            </w:r>
            <w:r w:rsidR="0051410F" w:rsidRPr="00D0247C">
              <w:rPr>
                <w:rFonts w:ascii="Times New Roman" w:eastAsia="Times New Roman" w:hAnsi="Times New Roman" w:cs="Times New Roman"/>
              </w:rPr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end"/>
            </w:r>
            <w:r w:rsidR="0051410F" w:rsidRPr="00D0247C">
              <w:rPr>
                <w:rFonts w:ascii="Times New Roman" w:eastAsia="Times New Roman" w:hAnsi="Times New Roman" w:cs="Times New Roman"/>
              </w:rPr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51410F" w:rsidRPr="00D0247C">
              <w:rPr>
                <w:rFonts w:ascii="Times New Roman" w:eastAsia="Times New Roman" w:hAnsi="Times New Roman" w:cs="Times New Roman"/>
                <w:noProof/>
              </w:rPr>
              <w:t>[53]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3BB0BAB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, 4</w:t>
            </w:r>
          </w:p>
        </w:tc>
        <w:tc>
          <w:tcPr>
            <w:tcW w:w="619" w:type="dxa"/>
            <w:shd w:val="clear" w:color="auto" w:fill="auto"/>
            <w:noWrap/>
          </w:tcPr>
          <w:p w14:paraId="05F7A8A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090E65B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0860DCC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0703443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235DD8F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</w:tcPr>
          <w:p w14:paraId="6259386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</w:tcPr>
          <w:p w14:paraId="13D66606" w14:textId="2739A2A3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IPAQ short</w:t>
            </w:r>
            <w:r w:rsidR="00CE73C3">
              <w:rPr>
                <w:rFonts w:ascii="Times New Roman" w:eastAsia="Times New Roman" w:hAnsi="Times New Roman" w:cs="Times New Roman"/>
              </w:rPr>
              <w:t xml:space="preserve"> (Total)</w:t>
            </w:r>
          </w:p>
          <w:p w14:paraId="23149F0A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barriers)</w:t>
            </w:r>
          </w:p>
        </w:tc>
        <w:tc>
          <w:tcPr>
            <w:tcW w:w="2880" w:type="dxa"/>
            <w:shd w:val="clear" w:color="auto" w:fill="auto"/>
            <w:noWrap/>
          </w:tcPr>
          <w:p w14:paraId="69261893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4731D2B0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3CBFBA90" w14:textId="6053ADA5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4</w:t>
            </w:r>
          </w:p>
        </w:tc>
        <w:tc>
          <w:tcPr>
            <w:tcW w:w="3595" w:type="dxa"/>
            <w:shd w:val="clear" w:color="auto" w:fill="auto"/>
          </w:tcPr>
          <w:p w14:paraId="2265077F" w14:textId="7B9CCF5D" w:rsidR="0051410F" w:rsidRPr="00D0247C" w:rsidRDefault="0027339A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Banday</w:t>
            </w:r>
            <w:proofErr w:type="spellEnd"/>
            <w:r w:rsidR="0051410F" w:rsidRPr="00D0247C">
              <w:rPr>
                <w:rFonts w:ascii="Times New Roman" w:eastAsia="Times New Roman" w:hAnsi="Times New Roman" w:cs="Times New Roman"/>
              </w:rPr>
              <w:t xml:space="preserve"> AH, </w:t>
            </w:r>
            <w:r>
              <w:rPr>
                <w:rFonts w:ascii="Times New Roman" w:eastAsia="Times New Roman" w:hAnsi="Times New Roman" w:cs="Times New Roman"/>
              </w:rPr>
              <w:t xml:space="preserve">Want FA, </w:t>
            </w:r>
            <w:r w:rsidR="0051410F" w:rsidRPr="00D0247C">
              <w:rPr>
                <w:rFonts w:ascii="Times New Roman" w:eastAsia="Times New Roman" w:hAnsi="Times New Roman" w:cs="Times New Roman"/>
              </w:rPr>
              <w:t>et al (2015)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51410F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Banday&lt;/Author&gt;&lt;Year&gt;2015&lt;/Year&gt;&lt;RecNum&gt;4128&lt;/RecNum&gt;&lt;DisplayText&gt;[54]&lt;/DisplayText&gt;&lt;record&gt;&lt;rec-number&gt;4128&lt;/rec-number&gt;&lt;foreign-keys&gt;&lt;key app="EN" db-id="ptr5wtrz350x28exzvy50aakew09rsfxts2z" timestamp="1464264908"&gt;4128&lt;/key&gt;&lt;/foreign-keys&gt;&lt;ref-type name="Journal Article"&gt;17&lt;/ref-type&gt;&lt;contributors&gt;&lt;authors&gt;&lt;author&gt;*Banday, A. H.&lt;/author&gt;&lt;author&gt;Want, F. A.&lt;/author&gt;&lt;author&gt;Alris, F. F.&lt;/author&gt;&lt;author&gt;Alrayes, M. F.&lt;/author&gt;&lt;author&gt;Alenzi, M. J.&lt;/author&gt;&lt;/authors&gt;&lt;/contributors&gt;&lt;auth-address&gt;Community Medicine, College of Medicine, Aljouf, University, Saudi Arabia.&amp;#xD;College of Medicine, Aljouf University, Saudi Arabia.&lt;/auth-address&gt;&lt;titles&gt;&lt;title&gt;A Cross-sectional Study on the Prevalence of Physical Activity Among Primary Health Care Physicians in Aljouf Region of Saudi Arabia&lt;/title&gt;&lt;secondary-title&gt;Mater Sociomed&lt;/secondary-title&gt;&lt;/titles&gt;&lt;periodical&gt;&lt;full-title&gt;Mater Sociomed&lt;/full-title&gt;&lt;/periodical&gt;&lt;pages&gt;263-6&lt;/pages&gt;&lt;volume&gt;27&lt;/volume&gt;&lt;number&gt;4&lt;/number&gt;&lt;keywords&gt;&lt;keyword&gt;Physical activity&lt;/keyword&gt;&lt;keyword&gt;Primary health care physicians&lt;/keyword&gt;&lt;/keywords&gt;&lt;dates&gt;&lt;year&gt;2015&lt;/year&gt;&lt;pub-dates&gt;&lt;date&gt;Aug&lt;/date&gt;&lt;/pub-dates&gt;&lt;/dates&gt;&lt;isbn&gt;1512-7680 (Print)&amp;#xD;1512-7680 (Linking)&lt;/isbn&gt;&lt;accession-num&gt;26543420&lt;/accession-num&gt;&lt;urls&gt;&lt;related-urls&gt;&lt;url&gt;http://www.ncbi.nlm.nih.gov/pubmed/26543420&lt;/url&gt;&lt;/related-urls&gt;&lt;/urls&gt;&lt;custom2&gt;PMC4610640&lt;/custom2&gt;&lt;electronic-resource-num&gt;10.5455/msm.2015.27.263-266&lt;/electronic-resource-num&gt;&lt;/record&gt;&lt;/Cite&gt;&lt;/EndNote&gt;</w:instrTex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51410F" w:rsidRPr="00D0247C">
              <w:rPr>
                <w:rFonts w:ascii="Times New Roman" w:eastAsia="Times New Roman" w:hAnsi="Times New Roman" w:cs="Times New Roman"/>
                <w:noProof/>
              </w:rPr>
              <w:t>[54]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18DD5D2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619" w:type="dxa"/>
            <w:shd w:val="clear" w:color="auto" w:fill="auto"/>
            <w:noWrap/>
          </w:tcPr>
          <w:p w14:paraId="7F4BFFC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21A0683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21CB91D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19A719A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3A911EF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</w:tcPr>
          <w:p w14:paraId="6C5E0C7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</w:tcPr>
          <w:p w14:paraId="6F116BE0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GPAQ (Total)</w:t>
            </w:r>
          </w:p>
        </w:tc>
        <w:tc>
          <w:tcPr>
            <w:tcW w:w="2880" w:type="dxa"/>
            <w:shd w:val="clear" w:color="auto" w:fill="auto"/>
            <w:noWrap/>
          </w:tcPr>
          <w:p w14:paraId="0A645C33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40472D14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5D6C92B0" w14:textId="05396AFC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5</w:t>
            </w:r>
          </w:p>
        </w:tc>
        <w:tc>
          <w:tcPr>
            <w:tcW w:w="3595" w:type="dxa"/>
            <w:shd w:val="clear" w:color="auto" w:fill="auto"/>
            <w:hideMark/>
          </w:tcPr>
          <w:p w14:paraId="2944413B" w14:textId="49CC2C94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Barss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P, 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Grivna</w:t>
            </w:r>
            <w:proofErr w:type="spellEnd"/>
            <w:r w:rsidR="0027339A">
              <w:rPr>
                <w:rFonts w:ascii="Times New Roman" w:eastAsia="Times New Roman" w:hAnsi="Times New Roman" w:cs="Times New Roman"/>
              </w:rPr>
              <w:t xml:space="preserve"> M, </w:t>
            </w:r>
            <w:r w:rsidRPr="00D0247C">
              <w:rPr>
                <w:rFonts w:ascii="Times New Roman" w:eastAsia="Times New Roman" w:hAnsi="Times New Roman" w:cs="Times New Roman"/>
              </w:rPr>
              <w:t>et al (2008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Barss&lt;/Author&gt;&lt;Year&gt;2008&lt;/Year&gt;&lt;RecNum&gt;3019&lt;/RecNum&gt;&lt;DisplayText&gt;[55]&lt;/DisplayText&gt;&lt;record&gt;&lt;rec-number&gt;3019&lt;/rec-number&gt;&lt;foreign-keys&gt;&lt;key app="EN" db-id="ptr5wtrz350x28exzvy50aakew09rsfxts2z" timestamp="0"&gt;3019&lt;/key&gt;&lt;/foreign-keys&gt;&lt;ref-type name="Journal Article"&gt;17&lt;/ref-type&gt;&lt;contributors&gt;&lt;authors&gt;&lt;author&gt;*Barss, P.&lt;/author&gt;&lt;author&gt;Grivna, M.&lt;/author&gt;&lt;author&gt;Al-Maskari, F.&lt;/author&gt;&lt;author&gt;Kershaw, G.&lt;/author&gt;&lt;/authors&gt;&lt;/contributors&gt;&lt;auth-address&gt;Department of Community Medicine &amp;amp; Medical Education, Faculty of Medicine &amp;amp; Health Sciences, United Arab Emirates University, Al Ain, United Arab Emirates.&lt;/auth-address&gt;&lt;titles&gt;&lt;title&gt;Strengthening public health medicine training for medical students: development and evaluation of a lifestyle curriculum&lt;/title&gt;&lt;secondary-title&gt;Med Teach&lt;/secondary-title&gt;&lt;/titles&gt;&lt;periodical&gt;&lt;full-title&gt;Med Teach&lt;/full-title&gt;&lt;/periodical&gt;&lt;pages&gt;e196-218&lt;/pages&gt;&lt;volume&gt;30&lt;/volume&gt;&lt;number&gt;9-10&lt;/number&gt;&lt;edition&gt;2009/01/02&lt;/edition&gt;&lt;keywords&gt;&lt;keyword&gt;Curriculum&lt;/keyword&gt;&lt;keyword&gt;Education, Medical/*methods&lt;/keyword&gt;&lt;keyword&gt;Female&lt;/keyword&gt;&lt;keyword&gt;*Health Knowledge, Attitudes, Practice&lt;/keyword&gt;&lt;keyword&gt;Health Promotion&lt;/keyword&gt;&lt;keyword&gt;Humans&lt;/keyword&gt;&lt;keyword&gt;*Life Style&lt;/keyword&gt;&lt;keyword&gt;Male&lt;/keyword&gt;&lt;keyword&gt;Preventive Medicine/education&lt;/keyword&gt;&lt;keyword&gt;Primary Health Care&lt;/keyword&gt;&lt;keyword&gt;Problem-Based Learning/*methods&lt;/keyword&gt;&lt;keyword&gt;Program Development&lt;/keyword&gt;&lt;keyword&gt;Public Health/*education&lt;/keyword&gt;&lt;keyword&gt;Students, Medical/*psychology&lt;/keyword&gt;&lt;keyword&gt;United Arab Emirates&lt;/keyword&gt;&lt;/keywords&gt;&lt;dates&gt;&lt;year&gt;2008&lt;/year&gt;&lt;/dates&gt;&lt;isbn&gt;1466-187X (Electronic)&amp;#xD;0142-159X (Linking)&lt;/isbn&gt;&lt;accession-num&gt;19117217&lt;/accession-num&gt;&lt;urls&gt;&lt;related-urls&gt;&lt;url&gt;http://www.ncbi.nlm.nih.gov/entrez/query.fcgi?cmd=Retrieve&amp;amp;db=PubMed&amp;amp;dopt=Citation&amp;amp;list_uids=19117217&lt;/url&gt;&lt;/related-urls&gt;&lt;/urls&gt;&lt;electronic-resource-num&gt;907311489 [pii]&amp;#xD;10.1080/01421590802334267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55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3A873F5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71969ED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3A585F9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6B581AC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2E07B52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78BDA55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1E7D8E7E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51D04A1E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ND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3EB852A4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22361933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05992765" w14:textId="06CA0970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6</w:t>
            </w:r>
          </w:p>
        </w:tc>
        <w:tc>
          <w:tcPr>
            <w:tcW w:w="3595" w:type="dxa"/>
            <w:shd w:val="clear" w:color="auto" w:fill="auto"/>
          </w:tcPr>
          <w:p w14:paraId="5F88F9F9" w14:textId="53BF188E" w:rsidR="0051410F" w:rsidRPr="00D0247C" w:rsidRDefault="0027339A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Basulaiman</w:t>
            </w:r>
            <w:proofErr w:type="spellEnd"/>
            <w:r w:rsidR="0051410F" w:rsidRPr="00D0247C">
              <w:rPr>
                <w:rFonts w:ascii="Times New Roman" w:eastAsia="Times New Roman" w:hAnsi="Times New Roman" w:cs="Times New Roman"/>
              </w:rPr>
              <w:t xml:space="preserve"> M, </w:t>
            </w:r>
            <w:r>
              <w:rPr>
                <w:rFonts w:ascii="Times New Roman" w:eastAsia="Times New Roman" w:hAnsi="Times New Roman" w:cs="Times New Roman"/>
              </w:rPr>
              <w:t>El</w:t>
            </w:r>
            <w:r w:rsidR="00666CE8">
              <w:rPr>
                <w:rFonts w:ascii="Times New Roman" w:eastAsia="Times New Roman" w:hAnsi="Times New Roman" w:cs="Times New Roman"/>
              </w:rPr>
              <w:t xml:space="preserve"> </w:t>
            </w:r>
            <w:proofErr w:type="spellStart"/>
            <w:r w:rsidR="00666CE8">
              <w:rPr>
                <w:rFonts w:ascii="Times New Roman" w:eastAsia="Times New Roman" w:hAnsi="Times New Roman" w:cs="Times New Roman"/>
              </w:rPr>
              <w:t>Bcheraoui</w:t>
            </w:r>
            <w:proofErr w:type="spellEnd"/>
            <w:r w:rsidR="00666CE8">
              <w:rPr>
                <w:rFonts w:ascii="Times New Roman" w:eastAsia="Times New Roman" w:hAnsi="Times New Roman" w:cs="Times New Roman"/>
              </w:rPr>
              <w:t xml:space="preserve"> C, </w:t>
            </w:r>
            <w:r w:rsidR="0051410F" w:rsidRPr="00D0247C">
              <w:rPr>
                <w:rFonts w:ascii="Times New Roman" w:eastAsia="Times New Roman" w:hAnsi="Times New Roman" w:cs="Times New Roman"/>
              </w:rPr>
              <w:t>et al (2014)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4qQmFzdWxhaW1hbjwvQXV0aG9yPjxZZWFyPjIwMTQ8L1ll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==
</w:fldData>
              </w:fldChar>
            </w:r>
            <w:r w:rsidR="0051410F" w:rsidRPr="00D0247C">
              <w:rPr>
                <w:rFonts w:ascii="Times New Roman" w:eastAsia="Times New Roman" w:hAnsi="Times New Roman" w:cs="Times New Roman"/>
              </w:rPr>
              <w:instrText xml:space="preserve"> ADDIN EN.CITE </w:instrTex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4qQmFzdWxhaW1hbjwvQXV0aG9yPjxZZWFyPjIwMTQ8L1ll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==
</w:fldData>
              </w:fldChar>
            </w:r>
            <w:r w:rsidR="0051410F" w:rsidRPr="00D0247C">
              <w:rPr>
                <w:rFonts w:ascii="Times New Roman" w:eastAsia="Times New Roman" w:hAnsi="Times New Roman" w:cs="Times New Roman"/>
              </w:rPr>
              <w:instrText xml:space="preserve"> ADDIN EN.CITE.DATA </w:instrText>
            </w:r>
            <w:r w:rsidR="0051410F" w:rsidRPr="00D0247C">
              <w:rPr>
                <w:rFonts w:ascii="Times New Roman" w:eastAsia="Times New Roman" w:hAnsi="Times New Roman" w:cs="Times New Roman"/>
              </w:rPr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end"/>
            </w:r>
            <w:r w:rsidR="0051410F" w:rsidRPr="00D0247C">
              <w:rPr>
                <w:rFonts w:ascii="Times New Roman" w:eastAsia="Times New Roman" w:hAnsi="Times New Roman" w:cs="Times New Roman"/>
              </w:rPr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51410F" w:rsidRPr="00D0247C">
              <w:rPr>
                <w:rFonts w:ascii="Times New Roman" w:eastAsia="Times New Roman" w:hAnsi="Times New Roman" w:cs="Times New Roman"/>
                <w:noProof/>
              </w:rPr>
              <w:t>[56]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24EAACB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</w:tcPr>
          <w:p w14:paraId="59F08121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7A96C5F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0535CC6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7BEE86DE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08B8E67E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386F1C5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</w:tcPr>
          <w:p w14:paraId="199FABD3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IPAQ (Total)</w:t>
            </w:r>
          </w:p>
        </w:tc>
        <w:tc>
          <w:tcPr>
            <w:tcW w:w="2880" w:type="dxa"/>
            <w:shd w:val="clear" w:color="auto" w:fill="auto"/>
            <w:noWrap/>
          </w:tcPr>
          <w:p w14:paraId="1D8F6C2F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IPAQ (Total)</w:t>
            </w:r>
          </w:p>
        </w:tc>
      </w:tr>
      <w:tr w:rsidR="0051410F" w:rsidRPr="00D0247C" w14:paraId="4EDB6343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10717001" w14:textId="0FD8B088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7</w:t>
            </w:r>
          </w:p>
        </w:tc>
        <w:tc>
          <w:tcPr>
            <w:tcW w:w="3595" w:type="dxa"/>
            <w:shd w:val="clear" w:color="auto" w:fill="auto"/>
            <w:hideMark/>
          </w:tcPr>
          <w:p w14:paraId="6AE28BDC" w14:textId="5B6EF6F7" w:rsidR="0051410F" w:rsidRPr="00D0247C" w:rsidRDefault="0051410F" w:rsidP="00666CE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Berger</w:t>
            </w:r>
            <w:r w:rsidR="00666CE8">
              <w:rPr>
                <w:rFonts w:ascii="Times New Roman" w:eastAsia="Times New Roman" w:hAnsi="Times New Roman" w:cs="Times New Roman"/>
              </w:rPr>
              <w:t xml:space="preserve"> G and </w:t>
            </w:r>
            <w:proofErr w:type="spellStart"/>
            <w:r w:rsidR="00666CE8">
              <w:rPr>
                <w:rFonts w:ascii="Times New Roman" w:eastAsia="Times New Roman" w:hAnsi="Times New Roman" w:cs="Times New Roman"/>
              </w:rPr>
              <w:t>Peerson</w:t>
            </w:r>
            <w:proofErr w:type="spellEnd"/>
            <w:r w:rsidR="00666CE8">
              <w:rPr>
                <w:rFonts w:ascii="Times New Roman" w:eastAsia="Times New Roman" w:hAnsi="Times New Roman" w:cs="Times New Roman"/>
              </w:rPr>
              <w:t xml:space="preserve"> A (</w:t>
            </w:r>
            <w:r w:rsidRPr="00D0247C">
              <w:rPr>
                <w:rFonts w:ascii="Times New Roman" w:eastAsia="Times New Roman" w:hAnsi="Times New Roman" w:cs="Times New Roman"/>
              </w:rPr>
              <w:t>2009</w:t>
            </w:r>
            <w:r w:rsidR="00666CE8">
              <w:rPr>
                <w:rFonts w:ascii="Times New Roman" w:eastAsia="Times New Roman" w:hAnsi="Times New Roman" w:cs="Times New Roman"/>
              </w:rPr>
              <w:t xml:space="preserve"> - </w:t>
            </w:r>
            <w:r w:rsidRPr="00D0247C">
              <w:rPr>
                <w:rFonts w:ascii="Times New Roman" w:eastAsia="Times New Roman" w:hAnsi="Times New Roman" w:cs="Times New Roman"/>
              </w:rPr>
              <w:t>Q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Berger&lt;/Author&gt;&lt;Year&gt;2009&lt;/Year&gt;&lt;RecNum&gt;3008&lt;/RecNum&gt;&lt;DisplayText&gt;[57]&lt;/DisplayText&gt;&lt;record&gt;&lt;rec-number&gt;3008&lt;/rec-number&gt;&lt;foreign-keys&gt;&lt;key app="EN" db-id="ptr5wtrz350x28exzvy50aakew09rsfxts2z" timestamp="0"&gt;3008&lt;/key&gt;&lt;/foreign-keys&gt;&lt;ref-type name="Journal Article"&gt;17&lt;/ref-type&gt;&lt;contributors&gt;&lt;authors&gt;&lt;author&gt;*Berger, G.&lt;/author&gt;&lt;author&gt;Peerson, A.&lt;/author&gt;&lt;/authors&gt;&lt;/contributors&gt;&lt;auth-address&gt;Fujairah College, Fujairah, United Arab Emirates. gabyberger@gmx.net&lt;/auth-address&gt;&lt;titles&gt;&lt;title&gt;Giving young Emirati women a voice: participatory action research on physical activity&lt;/title&gt;&lt;secondary-title&gt;Health Place&lt;/secondary-title&gt;&lt;/titles&gt;&lt;periodical&gt;&lt;full-title&gt;Health Place&lt;/full-title&gt;&lt;/periodical&gt;&lt;pages&gt;117-24&lt;/pages&gt;&lt;volume&gt;15&lt;/volume&gt;&lt;number&gt;1&lt;/number&gt;&lt;edition&gt;2008/06/03&lt;/edition&gt;&lt;keywords&gt;&lt;keyword&gt;Adolescent&lt;/keyword&gt;&lt;keyword&gt;Adult&lt;/keyword&gt;&lt;keyword&gt;Attitude to Health&lt;/keyword&gt;&lt;keyword&gt;*Exercise&lt;/keyword&gt;&lt;keyword&gt;Female&lt;/keyword&gt;&lt;keyword&gt;Focus Groups&lt;/keyword&gt;&lt;keyword&gt;Gender Identity&lt;/keyword&gt;&lt;keyword&gt;Health Promotion&lt;/keyword&gt;&lt;keyword&gt;Humans&lt;/keyword&gt;&lt;keyword&gt;Interviews as Topic&lt;/keyword&gt;&lt;keyword&gt;*Islam&lt;/keyword&gt;&lt;keyword&gt;Research&lt;/keyword&gt;&lt;keyword&gt;*Social Conditions&lt;/keyword&gt;&lt;keyword&gt;United Arab Emirates&lt;/keyword&gt;&lt;keyword&gt;Young Adult&lt;/keyword&gt;&lt;/keywords&gt;&lt;dates&gt;&lt;year&gt;2009&lt;/year&gt;&lt;pub-dates&gt;&lt;date&gt;Mar&lt;/date&gt;&lt;/pub-dates&gt;&lt;/dates&gt;&lt;isbn&gt;1353-8292 (Print)&amp;#xD;1353-8292 (Linking)&lt;/isbn&gt;&lt;accession-num&gt;18515171&lt;/accession-num&gt;&lt;urls&gt;&lt;related-urls&gt;&lt;url&gt;http://www.ncbi.nlm.nih.gov/entrez/query.fcgi?cmd=Retrieve&amp;amp;db=PubMed&amp;amp;dopt=Citation&amp;amp;list_uids=18515171&lt;/url&gt;&lt;/related-urls&gt;&lt;/urls&gt;&lt;electronic-resource-num&gt;S1353-8292(08)00039-7 [pii]&amp;#xD;10.1016/j.healthplace.2008.03.003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57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101C6B4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2D4CACC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718E3A2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78597913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1B86D3C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1E7829B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02E59EA3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3E03936E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80" w:type="dxa"/>
            <w:shd w:val="clear" w:color="auto" w:fill="auto"/>
            <w:noWrap/>
            <w:hideMark/>
          </w:tcPr>
          <w:p w14:paraId="2A3BAFFE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78391409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517BDFD3" w14:textId="06F916A5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8</w:t>
            </w:r>
          </w:p>
        </w:tc>
        <w:tc>
          <w:tcPr>
            <w:tcW w:w="3595" w:type="dxa"/>
            <w:shd w:val="clear" w:color="auto" w:fill="auto"/>
            <w:hideMark/>
          </w:tcPr>
          <w:p w14:paraId="18467D5E" w14:textId="1B254E2D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 xml:space="preserve">Carter AO, 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Elzubeir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M, et al (2003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DYXJ0ZXI8L0F1dGhvcj48WWVhcj4yMDAzPC9ZZWFyPjxS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DYXJ0ZXI8L0F1dGhvcj48WWVhcj4yMDAzPC9ZZWFyPjxS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.DATA </w:instrText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58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63443F3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4C39E01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6355EA21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7203DAC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18ED5951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64883B7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595EF3B0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2AB79981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Nurses Healthy Study II (ND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6088B949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53C4FB87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40C29A66" w14:textId="1CE66520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9</w:t>
            </w:r>
          </w:p>
        </w:tc>
        <w:tc>
          <w:tcPr>
            <w:tcW w:w="3595" w:type="dxa"/>
            <w:shd w:val="clear" w:color="auto" w:fill="auto"/>
          </w:tcPr>
          <w:p w14:paraId="04AA2216" w14:textId="67FAAD6F" w:rsidR="0051410F" w:rsidRPr="00D0247C" w:rsidRDefault="00666CE8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Daradkeh</w:t>
            </w:r>
            <w:proofErr w:type="spellEnd"/>
            <w:r w:rsidR="0051410F" w:rsidRPr="00D0247C">
              <w:rPr>
                <w:rFonts w:ascii="Times New Roman" w:eastAsia="Times New Roman" w:hAnsi="Times New Roman" w:cs="Times New Roman"/>
              </w:rPr>
              <w:t xml:space="preserve"> G, </w:t>
            </w:r>
            <w:r>
              <w:rPr>
                <w:rFonts w:ascii="Times New Roman" w:eastAsia="Times New Roman" w:hAnsi="Times New Roman" w:cs="Times New Roman"/>
              </w:rPr>
              <w:t xml:space="preserve">Al 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Muhannadi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A, </w:t>
            </w:r>
            <w:r w:rsidR="0051410F" w:rsidRPr="00D0247C">
              <w:rPr>
                <w:rFonts w:ascii="Times New Roman" w:eastAsia="Times New Roman" w:hAnsi="Times New Roman" w:cs="Times New Roman"/>
              </w:rPr>
              <w:t>et al (2015)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51410F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Daradkeh&lt;/Author&gt;&lt;Year&gt;2015&lt;/Year&gt;&lt;RecNum&gt;4130&lt;/RecNum&gt;&lt;DisplayText&gt;[59]&lt;/DisplayText&gt;&lt;record&gt;&lt;rec-number&gt;4130&lt;/rec-number&gt;&lt;foreign-keys&gt;&lt;key app="EN" db-id="ptr5wtrz350x28exzvy50aakew09rsfxts2z" timestamp="1464264908"&gt;4130&lt;/key&gt;&lt;/foreign-keys&gt;&lt;ref-type name="Journal Article"&gt;17&lt;/ref-type&gt;&lt;contributors&gt;&lt;authors&gt;&lt;author&gt;*Daradkeh, G&lt;/author&gt;&lt;author&gt;Al Muhannadi, Asma&lt;/author&gt;&lt;author&gt;Chandra, P&lt;/author&gt;&lt;author&gt;Al Hajr, Moudi&lt;/author&gt;&lt;author&gt;Al Muhannadi, H&lt;/author&gt;&lt;/authors&gt;&lt;/contributors&gt;&lt;titles&gt;&lt;title&gt;Physical Activity Profile of Adolescence in the State of Qatar&lt;/title&gt;&lt;secondary-title&gt;International Journal of Nutrition and Growth&lt;/secondary-title&gt;&lt;/titles&gt;&lt;periodical&gt;&lt;full-title&gt;International Journal of Nutrition and Growth&lt;/full-title&gt;&lt;/periodical&gt;&lt;pages&gt;1-7&lt;/pages&gt;&lt;volume&gt;1&lt;/volume&gt;&lt;number&gt;1&lt;/number&gt;&lt;dates&gt;&lt;year&gt;2015&lt;/year&gt;&lt;/dates&gt;&lt;urls&gt;&lt;/urls&gt;&lt;/record&gt;&lt;/Cite&gt;&lt;/EndNote&gt;</w:instrTex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51410F" w:rsidRPr="00D0247C">
              <w:rPr>
                <w:rFonts w:ascii="Times New Roman" w:eastAsia="Times New Roman" w:hAnsi="Times New Roman" w:cs="Times New Roman"/>
                <w:noProof/>
              </w:rPr>
              <w:t>[59]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0DEA501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</w:tcPr>
          <w:p w14:paraId="710FD26E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0708AFC3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734B919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351D788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</w:tcPr>
          <w:p w14:paraId="46A63DF1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</w:tcPr>
          <w:p w14:paraId="72A3316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2493" w:type="dxa"/>
            <w:shd w:val="clear" w:color="auto" w:fill="auto"/>
            <w:noWrap/>
          </w:tcPr>
          <w:p w14:paraId="79AAF0A4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Total)</w:t>
            </w:r>
          </w:p>
        </w:tc>
        <w:tc>
          <w:tcPr>
            <w:tcW w:w="2880" w:type="dxa"/>
            <w:shd w:val="clear" w:color="auto" w:fill="auto"/>
            <w:noWrap/>
          </w:tcPr>
          <w:p w14:paraId="2DDEB4A5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087140E9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46F23EDD" w14:textId="518067F2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60</w:t>
            </w:r>
          </w:p>
        </w:tc>
        <w:tc>
          <w:tcPr>
            <w:tcW w:w="3595" w:type="dxa"/>
            <w:shd w:val="clear" w:color="auto" w:fill="auto"/>
            <w:hideMark/>
          </w:tcPr>
          <w:p w14:paraId="56626F70" w14:textId="186A6931" w:rsidR="0051410F" w:rsidRPr="00D0247C" w:rsidRDefault="0051410F" w:rsidP="00666CE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Donnelly</w:t>
            </w:r>
            <w:r w:rsidR="00666CE8">
              <w:rPr>
                <w:rFonts w:ascii="Times New Roman" w:eastAsia="Times New Roman" w:hAnsi="Times New Roman" w:cs="Times New Roman"/>
              </w:rPr>
              <w:t xml:space="preserve"> TT, Al </w:t>
            </w:r>
            <w:proofErr w:type="spellStart"/>
            <w:r w:rsidR="00666CE8">
              <w:rPr>
                <w:rFonts w:ascii="Times New Roman" w:eastAsia="Times New Roman" w:hAnsi="Times New Roman" w:cs="Times New Roman"/>
              </w:rPr>
              <w:t>Suwaidi</w:t>
            </w:r>
            <w:proofErr w:type="spellEnd"/>
            <w:r w:rsidR="00666CE8">
              <w:rPr>
                <w:rFonts w:ascii="Times New Roman" w:eastAsia="Times New Roman" w:hAnsi="Times New Roman" w:cs="Times New Roman"/>
              </w:rPr>
              <w:t xml:space="preserve"> J</w:t>
            </w:r>
            <w:r w:rsidRPr="00D0247C">
              <w:rPr>
                <w:rFonts w:ascii="Times New Roman" w:eastAsia="Times New Roman" w:hAnsi="Times New Roman" w:cs="Times New Roman"/>
              </w:rPr>
              <w:t xml:space="preserve">, </w:t>
            </w:r>
            <w:r w:rsidR="00666CE8">
              <w:rPr>
                <w:rFonts w:ascii="Times New Roman" w:eastAsia="Times New Roman" w:hAnsi="Times New Roman" w:cs="Times New Roman"/>
              </w:rPr>
              <w:t>et al (</w:t>
            </w:r>
            <w:r w:rsidRPr="00D0247C">
              <w:rPr>
                <w:rFonts w:ascii="Times New Roman" w:eastAsia="Times New Roman" w:hAnsi="Times New Roman" w:cs="Times New Roman"/>
              </w:rPr>
              <w:t xml:space="preserve">2012 </w:t>
            </w:r>
            <w:r w:rsidR="00666CE8">
              <w:rPr>
                <w:rFonts w:ascii="Times New Roman" w:eastAsia="Times New Roman" w:hAnsi="Times New Roman" w:cs="Times New Roman"/>
              </w:rPr>
              <w:t xml:space="preserve">- </w:t>
            </w:r>
            <w:r w:rsidRPr="00D0247C">
              <w:rPr>
                <w:rFonts w:ascii="Times New Roman" w:eastAsia="Times New Roman" w:hAnsi="Times New Roman" w:cs="Times New Roman"/>
              </w:rPr>
              <w:t>Q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Eb25uZWxseTwvQXV0aG9yPjxZZWFyPjIwMTI8L1llYXI+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Eb25uZWxseTwvQXV0aG9yPjxZZWFyPjIwMTI8L1llYXI+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.DATA </w:instrText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60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1959FCA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2C3E216E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66954A7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08574281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169EFEF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6CA83B1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0CF0011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6E67262C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80" w:type="dxa"/>
            <w:shd w:val="clear" w:color="auto" w:fill="auto"/>
            <w:noWrap/>
            <w:hideMark/>
          </w:tcPr>
          <w:p w14:paraId="06305D20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3F0AB319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7BD3EB87" w14:textId="4620829C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61</w:t>
            </w:r>
          </w:p>
        </w:tc>
        <w:tc>
          <w:tcPr>
            <w:tcW w:w="3595" w:type="dxa"/>
            <w:shd w:val="clear" w:color="auto" w:fill="auto"/>
          </w:tcPr>
          <w:p w14:paraId="0BFFA5CA" w14:textId="7E661633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 xml:space="preserve">Duncan MJ, </w:t>
            </w:r>
            <w:r w:rsidR="00666CE8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="00666CE8">
              <w:rPr>
                <w:rFonts w:ascii="Times New Roman" w:eastAsia="Times New Roman" w:hAnsi="Times New Roman" w:cs="Times New Roman"/>
              </w:rPr>
              <w:t>Hazzaa</w:t>
            </w:r>
            <w:proofErr w:type="spellEnd"/>
            <w:r w:rsidR="00666CE8">
              <w:rPr>
                <w:rFonts w:ascii="Times New Roman" w:eastAsia="Times New Roman" w:hAnsi="Times New Roman" w:cs="Times New Roman"/>
              </w:rPr>
              <w:t xml:space="preserve"> HM, </w:t>
            </w:r>
            <w:r w:rsidRPr="00D0247C">
              <w:rPr>
                <w:rFonts w:ascii="Times New Roman" w:eastAsia="Times New Roman" w:hAnsi="Times New Roman" w:cs="Times New Roman"/>
              </w:rPr>
              <w:t>et al (2015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Duncan&lt;/Author&gt;&lt;Year&gt;2014&lt;/Year&gt;&lt;RecNum&gt;4131&lt;/RecNum&gt;&lt;DisplayText&gt;[61]&lt;/DisplayText&gt;&lt;record&gt;&lt;rec-number&gt;4131&lt;/rec-number&gt;&lt;foreign-keys&gt;&lt;key app="EN" db-id="ptr5wtrz350x28exzvy50aakew09rsfxts2z" timestamp="1464264908"&gt;4131&lt;/key&gt;&lt;/foreign-keys&gt;&lt;ref-type name="Journal Article"&gt;17&lt;/ref-type&gt;&lt;contributors&gt;&lt;authors&gt;&lt;author&gt;*Duncan, M. J.&lt;/author&gt;&lt;author&gt;Al-Hazzaa, H. M.&lt;/author&gt;&lt;author&gt;Al-Nakeeb, Y.&lt;/author&gt;&lt;author&gt;Al-Sobayel, H. I.&lt;/author&gt;&lt;author&gt;Abahussain, N. A.&lt;/author&gt;&lt;author&gt;Musaiger, A. O.&lt;/author&gt;&lt;author&gt;Lyons, M.&lt;/author&gt;&lt;author&gt;Collins, P.&lt;/author&gt;&lt;author&gt;Nevill, A.&lt;/author&gt;&lt;/authors&gt;&lt;/contributors&gt;&lt;auth-address&gt;Faculty of Health and Life Sciences, Coventry University, Coventry, United Kingdom.&lt;/auth-address&gt;&lt;titles&gt;&lt;title&gt;Anthropometric and lifestyle characteristics of active and inactive Saudi and British adolescents&lt;/title&gt;&lt;secondary-title&gt;Am J Hum Biol&lt;/secondary-title&gt;&lt;/titles&gt;&lt;periodical&gt;&lt;full-title&gt;Am J Hum Biol&lt;/full-title&gt;&lt;/periodical&gt;&lt;pages&gt;635-42&lt;/pages&gt;&lt;volume&gt;26&lt;/volume&gt;&lt;number&gt;5&lt;/number&gt;&lt;keywords&gt;&lt;keyword&gt;Adolescent&lt;/keyword&gt;&lt;keyword&gt;*Anthropometry&lt;/keyword&gt;&lt;keyword&gt;Body Mass Index&lt;/keyword&gt;&lt;keyword&gt;Cross-Sectional Studies&lt;/keyword&gt;&lt;keyword&gt;England&lt;/keyword&gt;&lt;keyword&gt;Female&lt;/keyword&gt;&lt;keyword&gt;*Food Habits&lt;/keyword&gt;&lt;keyword&gt;Humans&lt;/keyword&gt;&lt;keyword&gt;*Life Style&lt;/keyword&gt;&lt;keyword&gt;Male&lt;/keyword&gt;&lt;keyword&gt;*Motor Activity&lt;/keyword&gt;&lt;keyword&gt;Saudi Arabia&lt;/keyword&gt;&lt;keyword&gt;Sex Characteristics&lt;/keyword&gt;&lt;keyword&gt;Surveys and Questionnaires&lt;/keyword&gt;&lt;keyword&gt;Waist Circumference&lt;/keyword&gt;&lt;keyword&gt;Waist-Height Ratio&lt;/keyword&gt;&lt;/keywords&gt;&lt;dates&gt;&lt;year&gt;2014&lt;/year&gt;&lt;pub-dates&gt;&lt;date&gt;Sep-Oct&lt;/date&gt;&lt;/pub-dates&gt;&lt;/dates&gt;&lt;isbn&gt;1520-6300 (Electronic)&amp;#xD;1042-0533 (Linking)&lt;/isbn&gt;&lt;accession-num&gt;24934816&lt;/accession-num&gt;&lt;urls&gt;&lt;related-urls&gt;&lt;url&gt;http://www.ncbi.nlm.nih.gov/pubmed/24934816&lt;/url&gt;&lt;/related-urls&gt;&lt;/urls&gt;&lt;electronic-resource-num&gt;10.1002/ajhb.22574&lt;/electronic-resource-num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61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6987E0B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</w:tcPr>
          <w:p w14:paraId="1CC4BE60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42C81FF3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127E742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183B1C4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2EB9231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0F840BE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</w:tcPr>
          <w:p w14:paraId="57C8D7D5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TLS (Total)</w:t>
            </w:r>
          </w:p>
        </w:tc>
        <w:tc>
          <w:tcPr>
            <w:tcW w:w="2880" w:type="dxa"/>
            <w:shd w:val="clear" w:color="auto" w:fill="auto"/>
            <w:noWrap/>
          </w:tcPr>
          <w:p w14:paraId="4F0CF473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ATLS (TV/computer)</w:t>
            </w:r>
          </w:p>
        </w:tc>
      </w:tr>
      <w:tr w:rsidR="0051410F" w:rsidRPr="00D0247C" w14:paraId="5B7DA42B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18859F53" w14:textId="683F7063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62</w:t>
            </w:r>
          </w:p>
        </w:tc>
        <w:tc>
          <w:tcPr>
            <w:tcW w:w="3595" w:type="dxa"/>
            <w:shd w:val="clear" w:color="auto" w:fill="auto"/>
          </w:tcPr>
          <w:p w14:paraId="593DF371" w14:textId="0A920B97" w:rsidR="0051410F" w:rsidRPr="00D0247C" w:rsidRDefault="00666CE8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 xml:space="preserve">El 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Bcheraoui</w:t>
            </w:r>
            <w:proofErr w:type="spellEnd"/>
            <w:r w:rsidR="0051410F" w:rsidRPr="00D0247C">
              <w:rPr>
                <w:rFonts w:ascii="Times New Roman" w:eastAsia="Times New Roman" w:hAnsi="Times New Roman" w:cs="Times New Roman"/>
              </w:rPr>
              <w:t xml:space="preserve"> C, 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Memish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ZA, </w:t>
            </w:r>
            <w:r w:rsidR="0051410F" w:rsidRPr="00D0247C">
              <w:rPr>
                <w:rFonts w:ascii="Times New Roman" w:eastAsia="Times New Roman" w:hAnsi="Times New Roman" w:cs="Times New Roman"/>
              </w:rPr>
              <w:t>et al (2014)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51410F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El Bcheraoui&lt;/Author&gt;&lt;Year&gt;2014&lt;/Year&gt;&lt;RecNum&gt;4132&lt;/RecNum&gt;&lt;DisplayText&gt;[62]&lt;/DisplayText&gt;&lt;record&gt;&lt;rec-number&gt;4132&lt;/rec-number&gt;&lt;foreign-keys&gt;&lt;key app="EN" db-id="ptr5wtrz350x28exzvy50aakew09rsfxts2z" timestamp="1464264908"&gt;4132&lt;/key&gt;&lt;/foreign-keys&gt;&lt;ref-type name="Journal Article"&gt;17&lt;/ref-type&gt;&lt;contributors&gt;&lt;authors&gt;&lt;author&gt;*El Bcheraoui, C.&lt;/author&gt;&lt;author&gt;Memish, Z. A.&lt;/author&gt;&lt;author&gt;Tuffaha, M.&lt;/author&gt;&lt;author&gt;Daoud, F.&lt;/author&gt;&lt;author&gt;Robinson, M.&lt;/author&gt;&lt;author&gt;Jaber, S.&lt;/author&gt;&lt;author&gt;Mikhitarian, S.&lt;/author&gt;&lt;author&gt;Al Saeedi, M.&lt;/author&gt;&lt;author&gt;AlMazroa, M. A.&lt;/author&gt;&lt;author&gt;Mokdad, A. H.&lt;/author&gt;&lt;author&gt;Al Rabeeah, A. A.&lt;/author&gt;&lt;/authors&gt;&lt;/contributors&gt;&lt;auth-address&gt;Institute for Health Metrics and Evaluation, University of Washington, 2301 Fifth Avenue, Suite 600, Seattle, WA 98121, USA.&amp;#xD;Ministry of Health of the Kingdom of Saudi Arabia, Assadah, Al Murabba, Riyadh 12613, Saudi Arabia.&lt;/auth-address&gt;&lt;titles&gt;&lt;title&gt;Hypertension and its associated risk factors in the kingdom of saudi arabia, 2013: a national survey&lt;/title&gt;&lt;secondary-title&gt;Int J Hypertens&lt;/secondary-title&gt;&lt;/titles&gt;&lt;periodical&gt;&lt;full-title&gt;Int J Hypertens&lt;/full-title&gt;&lt;/periodical&gt;&lt;pages&gt;564679&lt;/pages&gt;&lt;volume&gt;2014&lt;/volume&gt;&lt;dates&gt;&lt;year&gt;2014&lt;/year&gt;&lt;/dates&gt;&lt;isbn&gt;2090-0384 (Print)&lt;/isbn&gt;&lt;accession-num&gt;25170423&lt;/accession-num&gt;&lt;urls&gt;&lt;related-urls&gt;&lt;url&gt;http://www.ncbi.nlm.nih.gov/pubmed/25170423&lt;/url&gt;&lt;/related-urls&gt;&lt;/urls&gt;&lt;custom2&gt;PMC4142152&lt;/custom2&gt;&lt;electronic-resource-num&gt;10.1155/2014/564679&lt;/electronic-resource-num&gt;&lt;/record&gt;&lt;/Cite&gt;&lt;/EndNote&gt;</w:instrTex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51410F" w:rsidRPr="00D0247C">
              <w:rPr>
                <w:rFonts w:ascii="Times New Roman" w:eastAsia="Times New Roman" w:hAnsi="Times New Roman" w:cs="Times New Roman"/>
                <w:noProof/>
              </w:rPr>
              <w:t>[62]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38B10A0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</w:tcPr>
          <w:p w14:paraId="7ADB399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473D176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0DB83B51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6FC844E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7109224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067499B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</w:tcPr>
          <w:p w14:paraId="423ADE6C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IPAQ (Total)</w:t>
            </w:r>
          </w:p>
        </w:tc>
        <w:tc>
          <w:tcPr>
            <w:tcW w:w="2880" w:type="dxa"/>
            <w:shd w:val="clear" w:color="auto" w:fill="auto"/>
            <w:noWrap/>
          </w:tcPr>
          <w:p w14:paraId="6773AB40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IPAQ (TV)</w:t>
            </w:r>
          </w:p>
        </w:tc>
      </w:tr>
      <w:tr w:rsidR="0051410F" w:rsidRPr="00D0247C" w14:paraId="3F55B854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7E0FF15D" w14:textId="64C77E5F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63</w:t>
            </w:r>
          </w:p>
        </w:tc>
        <w:tc>
          <w:tcPr>
            <w:tcW w:w="3595" w:type="dxa"/>
            <w:shd w:val="clear" w:color="auto" w:fill="auto"/>
          </w:tcPr>
          <w:p w14:paraId="44AB84A1" w14:textId="170F309C" w:rsidR="0051410F" w:rsidRPr="00D0247C" w:rsidRDefault="0051410F" w:rsidP="00666CE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E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Aty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M, </w:t>
            </w:r>
            <w:r w:rsidR="00666CE8">
              <w:rPr>
                <w:rFonts w:ascii="Times New Roman" w:eastAsia="Times New Roman" w:hAnsi="Times New Roman" w:cs="Times New Roman"/>
              </w:rPr>
              <w:t xml:space="preserve">Mabry R, </w:t>
            </w:r>
            <w:r w:rsidRPr="00D0247C">
              <w:rPr>
                <w:rFonts w:ascii="Times New Roman" w:eastAsia="Times New Roman" w:hAnsi="Times New Roman" w:cs="Times New Roman"/>
              </w:rPr>
              <w:t>et al (2014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El-Aty&lt;/Author&gt;&lt;Year&gt;2014&lt;/Year&gt;&lt;RecNum&gt;4133&lt;/RecNum&gt;&lt;DisplayText&gt;[63]&lt;/DisplayText&gt;&lt;record&gt;&lt;rec-number&gt;4133&lt;/rec-number&gt;&lt;foreign-keys&gt;&lt;key app="EN" db-id="ptr5wtrz350x28exzvy50aakew09rsfxts2z" timestamp="1464264908"&gt;4133&lt;/key&gt;&lt;/foreign-keys&gt;&lt;ref-type name="Journal Article"&gt;17&lt;/ref-type&gt;&lt;contributors&gt;&lt;authors&gt;&lt;author&gt;*El-Aty, Mahmoud Abd&lt;/author&gt;&lt;author&gt;Mabry, Ruth&lt;/author&gt;&lt;author&gt;Morsi, Magdi&lt;/author&gt;&lt;author&gt;Al-Lawati, Jawad&lt;/author&gt;&lt;author&gt;Al-Riyami, Asya&lt;/author&gt;&lt;author&gt;El-Sayed, Medhat&lt;/author&gt;&lt;/authors&gt;&lt;/contributors&gt;&lt;titles&gt;&lt;title&gt;Metabolic Syndrome and Its Components: Secondary analysis of the World Health Survey, Oman&lt;/title&gt;&lt;secondary-title&gt;Sultan Qaboos University medical journal&lt;/secondary-title&gt;&lt;/titles&gt;&lt;periodical&gt;&lt;full-title&gt;Sultan Qaboos University Medical Journal&lt;/full-title&gt;&lt;/periodical&gt;&lt;pages&gt;e460-7&lt;/pages&gt;&lt;volume&gt;14&lt;/volume&gt;&lt;number&gt;4&lt;/number&gt;&lt;dates&gt;&lt;year&gt;2014&lt;/year&gt;&lt;/dates&gt;&lt;isbn&gt;2075-051X&lt;/isbn&gt;&lt;urls&gt;&lt;/urls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63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030BFA7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, 3</w:t>
            </w:r>
          </w:p>
        </w:tc>
        <w:tc>
          <w:tcPr>
            <w:tcW w:w="619" w:type="dxa"/>
            <w:shd w:val="clear" w:color="auto" w:fill="auto"/>
            <w:noWrap/>
          </w:tcPr>
          <w:p w14:paraId="7D94893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4661B31E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2D215B1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73B06F5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52AC9C0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42EB55C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</w:tcPr>
          <w:p w14:paraId="594739FE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GPAQ (Total)</w:t>
            </w:r>
          </w:p>
        </w:tc>
        <w:tc>
          <w:tcPr>
            <w:tcW w:w="2880" w:type="dxa"/>
            <w:shd w:val="clear" w:color="auto" w:fill="auto"/>
            <w:noWrap/>
          </w:tcPr>
          <w:p w14:paraId="1C8898AC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GPAQ (Total)</w:t>
            </w:r>
          </w:p>
        </w:tc>
      </w:tr>
      <w:tr w:rsidR="0051410F" w:rsidRPr="00D0247C" w14:paraId="4F6B324E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568D510C" w14:textId="7B2D7A12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64</w:t>
            </w:r>
          </w:p>
        </w:tc>
        <w:tc>
          <w:tcPr>
            <w:tcW w:w="3595" w:type="dxa"/>
            <w:shd w:val="clear" w:color="auto" w:fill="auto"/>
            <w:hideMark/>
          </w:tcPr>
          <w:p w14:paraId="066B0DBC" w14:textId="3C8EC3DB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E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Ghazali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S, Ibrahim JM, et al (2010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El-Ghazali&lt;/Author&gt;&lt;Year&gt;2010&lt;/Year&gt;&lt;RecNum&gt;3886&lt;/RecNum&gt;&lt;DisplayText&gt;[64]&lt;/DisplayText&gt;&lt;record&gt;&lt;rec-number&gt;3886&lt;/rec-number&gt;&lt;foreign-keys&gt;&lt;key app="EN" db-id="ptr5wtrz350x28exzvy50aakew09rsfxts2z" timestamp="0"&gt;3886&lt;/key&gt;&lt;/foreign-keys&gt;&lt;ref-type name="Journal Article"&gt;17&lt;/ref-type&gt;&lt;contributors&gt;&lt;authors&gt;&lt;author&gt;*El-Ghazali, Sawsan&lt;/author&gt;&lt;author&gt;Ibrahim, Jehan M.&lt;/author&gt;&lt;author&gt;Kanari, B. M.&lt;/author&gt;&lt;author&gt;Ismail, Nanis A.&lt;/author&gt;&lt;/authors&gt;&lt;/contributors&gt;&lt;titles&gt;&lt;title&gt;The relationship between lifestyle and body mass index among university students in Kuwait&lt;/title&gt;&lt;secondary-title&gt;Egyptian Journal of Community Medicine&lt;/secondary-title&gt;&lt;/titles&gt;&lt;periodical&gt;&lt;full-title&gt;Egyptian Journal of Community Medicine&lt;/full-title&gt;&lt;/periodical&gt;&lt;volume&gt;28&lt;/volume&gt;&lt;number&gt;1&lt;/number&gt;&lt;dates&gt;&lt;year&gt;2010&lt;/year&gt;&lt;/dates&gt;&lt;urls&gt;&lt;/urls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64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53FA86A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4D0C14E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638A94C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567B166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4B171B0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50758CF3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48AD2E3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36D25842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3E90ADE0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Local Tool (TV/computer)</w:t>
            </w:r>
          </w:p>
        </w:tc>
      </w:tr>
      <w:tr w:rsidR="0051410F" w:rsidRPr="00D0247C" w14:paraId="69B25024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5E75C28F" w14:textId="1AB0FDA0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65</w:t>
            </w:r>
          </w:p>
        </w:tc>
        <w:tc>
          <w:tcPr>
            <w:tcW w:w="3595" w:type="dxa"/>
            <w:shd w:val="clear" w:color="auto" w:fill="auto"/>
            <w:hideMark/>
          </w:tcPr>
          <w:p w14:paraId="66B5DB30" w14:textId="7376F7FE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Farghaly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NF, 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Ghazali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BM</w:t>
            </w:r>
            <w:r w:rsidR="00666CE8">
              <w:rPr>
                <w:rFonts w:ascii="Times New Roman" w:eastAsia="Times New Roman" w:hAnsi="Times New Roman" w:cs="Times New Roman"/>
              </w:rPr>
              <w:t xml:space="preserve">, et al </w:t>
            </w:r>
            <w:r w:rsidRPr="00D0247C">
              <w:rPr>
                <w:rFonts w:ascii="Times New Roman" w:eastAsia="Times New Roman" w:hAnsi="Times New Roman" w:cs="Times New Roman"/>
              </w:rPr>
              <w:t xml:space="preserve"> (2007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GYXJnaGFseTwvQXV0aG9yPjxZZWFyPjIwMDc8L1llYXI+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GYXJnaGFseTwvQXV0aG9yPjxZZWFyPjIwMDc8L1llYXI+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.DATA </w:instrText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65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69A6A83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39900F6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66AC094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70ECFCB3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4EA74E4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0373896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026B45C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6860CBD1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6477F9AD" w14:textId="77777777" w:rsidR="0051410F" w:rsidRPr="00D0247C" w:rsidRDefault="0051410F" w:rsidP="0051410F">
            <w:pPr>
              <w:rPr>
                <w:rFonts w:ascii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TV)</w:t>
            </w:r>
          </w:p>
        </w:tc>
      </w:tr>
      <w:tr w:rsidR="0051410F" w:rsidRPr="00D0247C" w14:paraId="293652D1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78B95D4D" w14:textId="12FEAAFC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66</w:t>
            </w:r>
          </w:p>
        </w:tc>
        <w:tc>
          <w:tcPr>
            <w:tcW w:w="3595" w:type="dxa"/>
            <w:shd w:val="clear" w:color="auto" w:fill="auto"/>
          </w:tcPr>
          <w:p w14:paraId="7A3D4636" w14:textId="288B9273" w:rsidR="0051410F" w:rsidRPr="00D0247C" w:rsidRDefault="00666CE8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Faris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="0051410F" w:rsidRPr="00D0247C">
              <w:rPr>
                <w:rFonts w:ascii="Times New Roman" w:eastAsia="Times New Roman" w:hAnsi="Times New Roman" w:cs="Times New Roman"/>
              </w:rPr>
              <w:t xml:space="preserve">MA, 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Epuru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S, </w:t>
            </w:r>
            <w:r w:rsidR="0051410F" w:rsidRPr="00D0247C">
              <w:rPr>
                <w:rFonts w:ascii="Times New Roman" w:eastAsia="Times New Roman" w:hAnsi="Times New Roman" w:cs="Times New Roman"/>
              </w:rPr>
              <w:t>et al (2015)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51410F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Faris&lt;/Author&gt;&lt;Year&gt;2015&lt;/Year&gt;&lt;RecNum&gt;4134&lt;/RecNum&gt;&lt;DisplayText&gt;[66]&lt;/DisplayText&gt;&lt;record&gt;&lt;rec-number&gt;4134&lt;/rec-number&gt;&lt;foreign-keys&gt;&lt;key app="EN" db-id="ptr5wtrz350x28exzvy50aakew09rsfxts2z" timestamp="1464264908"&gt;4134&lt;/key&gt;&lt;/foreign-keys&gt;&lt;ref-type name="Journal Article"&gt;17&lt;/ref-type&gt;&lt;contributors&gt;&lt;authors&gt;&lt;author&gt;*Faris, M. A.&lt;/author&gt;&lt;author&gt;Epuru, S.&lt;/author&gt;&lt;author&gt;Al-Shimmari, S.&lt;/author&gt;&lt;author&gt;Al-Shimmari, E.&lt;/author&gt;&lt;/authors&gt;&lt;/contributors&gt;&lt;titles&gt;&lt;title&gt;Alarming High Levels of Energy Drinks Consumption among School Children in Hail, Northern of Saudi Arabia&lt;/title&gt;&lt;secondary-title&gt;International Journal of Child Health and Nutrition&lt;/secondary-title&gt;&lt;/titles&gt;&lt;periodical&gt;&lt;full-title&gt;International Journal of Child Health and Nutrition&lt;/full-title&gt;&lt;/periodical&gt;&lt;pages&gt;1-13&lt;/pages&gt;&lt;volume&gt;4&lt;/volume&gt;&lt;number&gt;1&lt;/number&gt;&lt;dates&gt;&lt;year&gt;2015&lt;/year&gt;&lt;/dates&gt;&lt;isbn&gt;1929-4247&lt;/isbn&gt;&lt;accession-num&gt;WOS:000360221800001&lt;/accession-num&gt;&lt;urls&gt;&lt;related-urls&gt;&lt;url&gt;&amp;lt;Go to ISI&amp;gt;://WOS:000360221800001&lt;/url&gt;&lt;/related-urls&gt;&lt;/urls&gt;&lt;/record&gt;&lt;/Cite&gt;&lt;/EndNote&gt;</w:instrTex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51410F" w:rsidRPr="00D0247C">
              <w:rPr>
                <w:rFonts w:ascii="Times New Roman" w:eastAsia="Times New Roman" w:hAnsi="Times New Roman" w:cs="Times New Roman"/>
                <w:noProof/>
              </w:rPr>
              <w:t>[66]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1BBB6D8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</w:tcPr>
          <w:p w14:paraId="006644F1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6E6F840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4729D0E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2A3FD841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</w:tcPr>
          <w:p w14:paraId="6E580123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41309F8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</w:tcPr>
          <w:p w14:paraId="016451EA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Total)</w:t>
            </w:r>
          </w:p>
        </w:tc>
        <w:tc>
          <w:tcPr>
            <w:tcW w:w="2880" w:type="dxa"/>
            <w:shd w:val="clear" w:color="auto" w:fill="auto"/>
            <w:noWrap/>
          </w:tcPr>
          <w:p w14:paraId="00A73203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538C4D26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2413E3F8" w14:textId="3E9F000C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lastRenderedPageBreak/>
              <w:t>67</w:t>
            </w:r>
          </w:p>
        </w:tc>
        <w:tc>
          <w:tcPr>
            <w:tcW w:w="3595" w:type="dxa"/>
            <w:shd w:val="clear" w:color="auto" w:fill="auto"/>
            <w:hideMark/>
          </w:tcPr>
          <w:p w14:paraId="2A1D6997" w14:textId="0D7E1F9F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Gawwad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</w:t>
            </w:r>
            <w:r w:rsidR="00666CE8">
              <w:rPr>
                <w:rFonts w:ascii="Times New Roman" w:eastAsia="Times New Roman" w:hAnsi="Times New Roman" w:cs="Times New Roman"/>
              </w:rPr>
              <w:t xml:space="preserve">ES </w:t>
            </w:r>
            <w:r w:rsidRPr="00D0247C">
              <w:rPr>
                <w:rFonts w:ascii="Times New Roman" w:eastAsia="Times New Roman" w:hAnsi="Times New Roman" w:cs="Times New Roman"/>
              </w:rPr>
              <w:t>(2008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Gawwad&lt;/Author&gt;&lt;Year&gt;2008&lt;/Year&gt;&lt;RecNum&gt;3203&lt;/RecNum&gt;&lt;DisplayText&gt;[67]&lt;/DisplayText&gt;&lt;record&gt;&lt;rec-number&gt;3203&lt;/rec-number&gt;&lt;foreign-keys&gt;&lt;key app="EN" db-id="ptr5wtrz350x28exzvy50aakew09rsfxts2z" timestamp="0"&gt;3203&lt;/key&gt;&lt;/foreign-keys&gt;&lt;ref-type name="Journal Article"&gt;17&lt;/ref-type&gt;&lt;contributors&gt;&lt;authors&gt;&lt;author&gt;*Gawwad, E. S.&lt;/author&gt;&lt;/authors&gt;&lt;/contributors&gt;&lt;auth-address&gt;Community Health Sciences Department, Applied Medical Sciences College, King Saud University, Riyadh, Saudi Arabia.&lt;/auth-address&gt;&lt;titles&gt;&lt;title&gt;Stages of change in physical activity, self efficacy and decisional balance among saudi university students&lt;/title&gt;&lt;secondary-title&gt;J Family Community Med&lt;/secondary-title&gt;&lt;/titles&gt;&lt;periodical&gt;&lt;full-title&gt;J Family Community Med&lt;/full-title&gt;&lt;/periodical&gt;&lt;pages&gt;107-15&lt;/pages&gt;&lt;volume&gt;15&lt;/volume&gt;&lt;number&gt;3&lt;/number&gt;&lt;edition&gt;2008/09/01&lt;/edition&gt;&lt;dates&gt;&lt;year&gt;2008&lt;/year&gt;&lt;pub-dates&gt;&lt;date&gt;Sep&lt;/date&gt;&lt;/pub-dates&gt;&lt;/dates&gt;&lt;isbn&gt;1319-1683 (Print)&amp;#xD;1319-1683 (Linking)&lt;/isbn&gt;&lt;accession-num&gt;23012176&lt;/accession-num&gt;&lt;urls&gt;&lt;related-urls&gt;&lt;url&gt;http://www.ncbi.nlm.nih.gov/entrez/query.fcgi?cmd=Retrieve&amp;amp;db=PubMed&amp;amp;dopt=Citation&amp;amp;list_uids=23012176&lt;/url&gt;&lt;/related-urls&gt;&lt;/urls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67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4568826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5560C3D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7C45D34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1DC7A2F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0EC3928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7FDA2D9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7014228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4F7D1D5C" w14:textId="77777777" w:rsidR="0051410F" w:rsidRPr="00D0247C" w:rsidRDefault="0051410F" w:rsidP="0051410F">
            <w:pPr>
              <w:rPr>
                <w:rFonts w:ascii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Total, Stages of Change, Benefits and Barriers, Self-Efficacy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0DDC328F" w14:textId="77777777" w:rsidR="0051410F" w:rsidRPr="00D0247C" w:rsidRDefault="0051410F" w:rsidP="0051410F">
            <w:pPr>
              <w:rPr>
                <w:rFonts w:ascii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</w:t>
            </w:r>
          </w:p>
        </w:tc>
      </w:tr>
      <w:tr w:rsidR="0051410F" w:rsidRPr="00D0247C" w14:paraId="36C761CA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4878834B" w14:textId="457A58DC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68</w:t>
            </w:r>
          </w:p>
        </w:tc>
        <w:tc>
          <w:tcPr>
            <w:tcW w:w="3595" w:type="dxa"/>
            <w:shd w:val="clear" w:color="auto" w:fill="auto"/>
            <w:hideMark/>
          </w:tcPr>
          <w:p w14:paraId="5251C1F1" w14:textId="058874B0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Gharib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NM and Rasheed P (2008) 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Gharib&lt;/Author&gt;&lt;Year&gt;2008&lt;/Year&gt;&lt;RecNum&gt;3889&lt;/RecNum&gt;&lt;DisplayText&gt;[68]&lt;/DisplayText&gt;&lt;record&gt;&lt;rec-number&gt;3889&lt;/rec-number&gt;&lt;foreign-keys&gt;&lt;key app="EN" db-id="ptr5wtrz350x28exzvy50aakew09rsfxts2z" timestamp="0"&gt;3889&lt;/key&gt;&lt;/foreign-keys&gt;&lt;ref-type name="Journal Article"&gt;17&lt;/ref-type&gt;&lt;contributors&gt;&lt;authors&gt;&lt;author&gt;*Gharib, Nadia M.&lt;/author&gt;&lt;author&gt;Rasheed, Parveen&lt;/author&gt;&lt;/authors&gt;&lt;/contributors&gt;&lt;titles&gt;&lt;title&gt;Obesity Among Bahraini Children and Adolescents: Prevalence And Associated Factors&lt;/title&gt;&lt;secondary-title&gt;Journal of the Bahrain Medical Society&lt;/secondary-title&gt;&lt;/titles&gt;&lt;periodical&gt;&lt;full-title&gt;Journal of the Bahrain Medical Society&lt;/full-title&gt;&lt;/periodical&gt;&lt;volume&gt;20&lt;/volume&gt;&lt;number&gt;3&lt;/number&gt;&lt;dates&gt;&lt;year&gt;2008&lt;/year&gt;&lt;/dates&gt;&lt;isbn&gt;1015-6321&lt;/isbn&gt;&lt;urls&gt;&lt;/urls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68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258A116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3CCA172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2FE7D7C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6C4D3971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69A1899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7527D16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13991FB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74621AB9" w14:textId="77777777" w:rsidR="0051410F" w:rsidRPr="00D0247C" w:rsidRDefault="0051410F" w:rsidP="0051410F">
            <w:pPr>
              <w:rPr>
                <w:rFonts w:ascii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72A81F58" w14:textId="77777777" w:rsidR="0051410F" w:rsidRPr="00D0247C" w:rsidRDefault="0051410F" w:rsidP="0051410F">
            <w:pPr>
              <w:rPr>
                <w:rFonts w:ascii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TV/computer)</w:t>
            </w:r>
          </w:p>
        </w:tc>
      </w:tr>
      <w:tr w:rsidR="0051410F" w:rsidRPr="00D0247C" w14:paraId="64F8DB7B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19FF4EBD" w14:textId="4FD64FC5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69</w:t>
            </w:r>
          </w:p>
        </w:tc>
        <w:tc>
          <w:tcPr>
            <w:tcW w:w="3595" w:type="dxa"/>
            <w:shd w:val="clear" w:color="auto" w:fill="auto"/>
            <w:hideMark/>
          </w:tcPr>
          <w:p w14:paraId="727C5FA8" w14:textId="17D1C431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Grant N, Gibbs T, et al (2007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Grant&lt;/Author&gt;&lt;Year&gt;2007&lt;/Year&gt;&lt;RecNum&gt;3106&lt;/RecNum&gt;&lt;DisplayText&gt;[69]&lt;/DisplayText&gt;&lt;record&gt;&lt;rec-number&gt;3106&lt;/rec-number&gt;&lt;foreign-keys&gt;&lt;key app="EN" db-id="ptr5wtrz350x28exzvy50aakew09rsfxts2z" timestamp="0"&gt;3106&lt;/key&gt;&lt;/foreign-keys&gt;&lt;ref-type name="Journal Article"&gt;17&lt;/ref-type&gt;&lt;contributors&gt;&lt;authors&gt;&lt;author&gt;*Grant, N.&lt;/author&gt;&lt;author&gt;Gibbs, T.&lt;/author&gt;&lt;author&gt;Naseeb, T. A.&lt;/author&gt;&lt;author&gt;Al-Garf, A.&lt;/author&gt;&lt;/authors&gt;&lt;/contributors&gt;&lt;auth-address&gt;Arabian Gulf University, Bahrain. neil@agu.edu.bh&lt;/auth-address&gt;&lt;titles&gt;&lt;title&gt;Medical students as family-health advocates: Arabian Gulf University experience&lt;/title&gt;&lt;secondary-title&gt;Med Teach&lt;/secondary-title&gt;&lt;/titles&gt;&lt;periodical&gt;&lt;full-title&gt;Med Teach&lt;/full-title&gt;&lt;/periodical&gt;&lt;pages&gt;e117-21&lt;/pages&gt;&lt;volume&gt;29&lt;/volume&gt;&lt;number&gt;5&lt;/number&gt;&lt;edition&gt;2007/09/22&lt;/edition&gt;&lt;keywords&gt;&lt;keyword&gt;Academic Medical Centers&lt;/keyword&gt;&lt;keyword&gt;Adult&lt;/keyword&gt;&lt;keyword&gt;Bahrain&lt;/keyword&gt;&lt;keyword&gt;Community Health Nursing&lt;/keyword&gt;&lt;keyword&gt;Community Medicine/*education&lt;/keyword&gt;&lt;keyword&gt;*Consumer Advocacy&lt;/keyword&gt;&lt;keyword&gt;Education, Medical, Undergraduate/*methods&lt;/keyword&gt;&lt;keyword&gt;*Family Health&lt;/keyword&gt;&lt;keyword&gt;*Health Behavior&lt;/keyword&gt;&lt;keyword&gt;*Health Knowledge, Attitudes, Practice&lt;/keyword&gt;&lt;keyword&gt;Humans&lt;/keyword&gt;&lt;keyword&gt;Life Style&lt;/keyword&gt;&lt;keyword&gt;Middle Aged&lt;/keyword&gt;&lt;keyword&gt;Patient Advocacy&lt;/keyword&gt;&lt;keyword&gt;Problem-Based Learning/*methods&lt;/keyword&gt;&lt;keyword&gt;Questionnaires&lt;/keyword&gt;&lt;keyword&gt;*Students, Medical&lt;/keyword&gt;&lt;/keywords&gt;&lt;dates&gt;&lt;year&gt;2007&lt;/year&gt;&lt;pub-dates&gt;&lt;date&gt;Jun&lt;/date&gt;&lt;/pub-dates&gt;&lt;/dates&gt;&lt;isbn&gt;1466-187X (Electronic)&amp;#xD;0142-159X (Linking)&lt;/isbn&gt;&lt;accession-num&gt;17885963&lt;/accession-num&gt;&lt;urls&gt;&lt;related-urls&gt;&lt;url&gt;http://www.ncbi.nlm.nih.gov/entrez/query.fcgi?cmd=Retrieve&amp;amp;db=PubMed&amp;amp;dopt=Citation&amp;amp;list_uids=17885963&lt;/url&gt;&lt;/related-urls&gt;&lt;/urls&gt;&lt;electronic-resource-num&gt;782130778 [pii]&amp;#xD;10.1080/01421590701481367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69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286E964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35892C4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6A74F9A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249B908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7F038E3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4673964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5B598BA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154F0EF6" w14:textId="77777777" w:rsidR="0051410F" w:rsidRPr="00D0247C" w:rsidRDefault="0051410F" w:rsidP="0051410F">
            <w:pPr>
              <w:rPr>
                <w:rFonts w:ascii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ND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14FDBAED" w14:textId="77777777" w:rsidR="0051410F" w:rsidRPr="00D0247C" w:rsidRDefault="0051410F" w:rsidP="0051410F">
            <w:pPr>
              <w:rPr>
                <w:rFonts w:ascii="Times New Roman" w:hAnsi="Times New Roman" w:cs="Times New Roman"/>
              </w:rPr>
            </w:pPr>
          </w:p>
        </w:tc>
      </w:tr>
      <w:tr w:rsidR="0051410F" w:rsidRPr="00D0247C" w14:paraId="6821E597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3A08DF2A" w14:textId="4CF99034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70</w:t>
            </w:r>
          </w:p>
        </w:tc>
        <w:tc>
          <w:tcPr>
            <w:tcW w:w="3595" w:type="dxa"/>
            <w:shd w:val="clear" w:color="auto" w:fill="auto"/>
            <w:hideMark/>
          </w:tcPr>
          <w:p w14:paraId="0166342A" w14:textId="381505EE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Hashim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</w:t>
            </w:r>
            <w:r w:rsidR="00666CE8">
              <w:rPr>
                <w:rFonts w:ascii="Times New Roman" w:eastAsia="Times New Roman" w:hAnsi="Times New Roman" w:cs="Times New Roman"/>
              </w:rPr>
              <w:t xml:space="preserve"> R and Al-Ali K </w:t>
            </w:r>
            <w:r w:rsidRPr="00D0247C">
              <w:rPr>
                <w:rFonts w:ascii="Times New Roman" w:eastAsia="Times New Roman" w:hAnsi="Times New Roman" w:cs="Times New Roman"/>
              </w:rPr>
              <w:t>(2013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Hashim&lt;/Author&gt;&lt;Year&gt;2013&lt;/Year&gt;&lt;RecNum&gt;2999&lt;/RecNum&gt;&lt;DisplayText&gt;[70]&lt;/DisplayText&gt;&lt;record&gt;&lt;rec-number&gt;2999&lt;/rec-number&gt;&lt;foreign-keys&gt;&lt;key app="EN" db-id="ptr5wtrz350x28exzvy50aakew09rsfxts2z" timestamp="0"&gt;2999&lt;/key&gt;&lt;/foreign-keys&gt;&lt;ref-type name="Journal Article"&gt;17&lt;/ref-type&gt;&lt;contributors&gt;&lt;authors&gt;&lt;author&gt;*Hashim, R.&lt;/author&gt;&lt;author&gt;Al-Ali, K.&lt;/author&gt;&lt;/authors&gt;&lt;/contributors&gt;&lt;auth-address&gt;Ajman University of Science and Technology, Ajman, UAE. raghad69@yahoo.co.nz&lt;/auth-address&gt;&lt;titles&gt;&lt;title&gt;Health of dentists in United Arab Emirates&lt;/title&gt;&lt;secondary-title&gt;Int Dent J&lt;/secondary-title&gt;&lt;/titles&gt;&lt;periodical&gt;&lt;full-title&gt;Int Dent J&lt;/full-title&gt;&lt;/periodical&gt;&lt;pages&gt;26-9&lt;/pages&gt;&lt;volume&gt;63&lt;/volume&gt;&lt;number&gt;1&lt;/number&gt;&lt;edition&gt;2013/02/16&lt;/edition&gt;&lt;keywords&gt;&lt;keyword&gt;Adult&lt;/keyword&gt;&lt;keyword&gt;Aged&lt;/keyword&gt;&lt;keyword&gt;Arabs/*statistics &amp;amp; numerical data&lt;/keyword&gt;&lt;keyword&gt;Cardiovascular Diseases/epidemiology&lt;/keyword&gt;&lt;keyword&gt;Cross-Sectional Studies&lt;/keyword&gt;&lt;keyword&gt;Dentists/psychology/*statistics &amp;amp; numerical data&lt;/keyword&gt;&lt;keyword&gt;Exercise&lt;/keyword&gt;&lt;keyword&gt;Female&lt;/keyword&gt;&lt;keyword&gt;Gastrointestinal Diseases/epidemiology&lt;/keyword&gt;&lt;keyword&gt;*Health Status&lt;/keyword&gt;&lt;keyword&gt;Humans&lt;/keyword&gt;&lt;keyword&gt;Male&lt;/keyword&gt;&lt;keyword&gt;Middle Aged&lt;/keyword&gt;&lt;keyword&gt;Prevalence&lt;/keyword&gt;&lt;keyword&gt;Self Report&lt;/keyword&gt;&lt;keyword&gt;Smoking/epidemiology&lt;/keyword&gt;&lt;keyword&gt;United Arab Emirates/epidemiology&lt;/keyword&gt;&lt;keyword&gt;Young Adult&lt;/keyword&gt;&lt;/keywords&gt;&lt;dates&gt;&lt;year&gt;2013&lt;/year&gt;&lt;pub-dates&gt;&lt;date&gt;Feb&lt;/date&gt;&lt;/pub-dates&gt;&lt;/dates&gt;&lt;isbn&gt;0020-6539 (Print)&amp;#xD;0020-6539 (Linking)&lt;/isbn&gt;&lt;accession-num&gt;23410018&lt;/accession-num&gt;&lt;urls&gt;&lt;related-urls&gt;&lt;url&gt;http://www.ncbi.nlm.nih.gov/entrez/query.fcgi?cmd=Retrieve&amp;amp;db=PubMed&amp;amp;dopt=Citation&amp;amp;list_uids=23410018&lt;/url&gt;&lt;/related-urls&gt;&lt;/urls&gt;&lt;electronic-resource-num&gt;10.1111/idj.12000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70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48EBE3E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1C9415E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7819083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735C58B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38C4CD6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7109EA8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2476F04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01ED5061" w14:textId="77777777" w:rsidR="0051410F" w:rsidRPr="00D0247C" w:rsidRDefault="0051410F" w:rsidP="0051410F">
            <w:pPr>
              <w:rPr>
                <w:rFonts w:ascii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ND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083158A2" w14:textId="77777777" w:rsidR="0051410F" w:rsidRPr="00D0247C" w:rsidRDefault="0051410F" w:rsidP="0051410F">
            <w:pPr>
              <w:rPr>
                <w:rFonts w:ascii="Times New Roman" w:hAnsi="Times New Roman" w:cs="Times New Roman"/>
              </w:rPr>
            </w:pPr>
          </w:p>
        </w:tc>
      </w:tr>
      <w:tr w:rsidR="0051410F" w:rsidRPr="00D0247C" w14:paraId="38C21308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7771BF2A" w14:textId="1D1DE72C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71</w:t>
            </w:r>
          </w:p>
        </w:tc>
        <w:tc>
          <w:tcPr>
            <w:tcW w:w="3595" w:type="dxa"/>
            <w:shd w:val="clear" w:color="auto" w:fill="auto"/>
          </w:tcPr>
          <w:p w14:paraId="61BF9FB3" w14:textId="7E10471B" w:rsidR="0051410F" w:rsidRPr="00D0247C" w:rsidRDefault="0051410F" w:rsidP="00666CE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Hegazy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AM</w:t>
            </w:r>
            <w:r w:rsidR="00666CE8">
              <w:rPr>
                <w:rFonts w:ascii="Times New Roman" w:eastAsia="Times New Roman" w:hAnsi="Times New Roman" w:cs="Times New Roman"/>
              </w:rPr>
              <w:t xml:space="preserve">, </w:t>
            </w:r>
            <w:proofErr w:type="spellStart"/>
            <w:r w:rsidR="00666CE8">
              <w:rPr>
                <w:rFonts w:ascii="Times New Roman" w:eastAsia="Times New Roman" w:hAnsi="Times New Roman" w:cs="Times New Roman"/>
              </w:rPr>
              <w:t>Salama</w:t>
            </w:r>
            <w:proofErr w:type="spellEnd"/>
            <w:r w:rsidR="00666CE8">
              <w:rPr>
                <w:rFonts w:ascii="Times New Roman" w:eastAsia="Times New Roman" w:hAnsi="Times New Roman" w:cs="Times New Roman"/>
              </w:rPr>
              <w:t xml:space="preserve"> BM, </w:t>
            </w:r>
            <w:r w:rsidRPr="00D0247C">
              <w:rPr>
                <w:rFonts w:ascii="Times New Roman" w:eastAsia="Times New Roman" w:hAnsi="Times New Roman" w:cs="Times New Roman"/>
              </w:rPr>
              <w:t>et al (2015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Hegazy&lt;/Author&gt;&lt;Year&gt;2015&lt;/Year&gt;&lt;RecNum&gt;4135&lt;/RecNum&gt;&lt;DisplayText&gt;[71]&lt;/DisplayText&gt;&lt;record&gt;&lt;rec-number&gt;4135&lt;/rec-number&gt;&lt;foreign-keys&gt;&lt;key app="EN" db-id="ptr5wtrz350x28exzvy50aakew09rsfxts2z" timestamp="1464264908"&gt;4135&lt;/key&gt;&lt;/foreign-keys&gt;&lt;ref-type name="Journal Article"&gt;17&lt;/ref-type&gt;&lt;contributors&gt;&lt;authors&gt;&lt;author&gt;*Hegazy, Ahmed MS&lt;/author&gt;&lt;author&gt;Salama, Basem MM&lt;/author&gt;&lt;author&gt;Elgaml, Ahmed MM&lt;/author&gt;&lt;author&gt;Alzyat, Ahmed Ramzy&lt;/author&gt;&lt;/authors&gt;&lt;/contributors&gt;&lt;titles&gt;&lt;title&gt;Association of low back pain with vitamin D deficiency and other common risk factors: A hospital based case-control study&lt;/title&gt;&lt;secondary-title&gt;European Journal of Preventive Medicine&lt;/secondary-title&gt;&lt;/titles&gt;&lt;periodical&gt;&lt;full-title&gt;European Journal of Preventive Medicine&lt;/full-title&gt;&lt;/periodical&gt;&lt;pages&gt;1-5&lt;/pages&gt;&lt;volume&gt;3&lt;/volume&gt;&lt;number&gt;1&lt;/number&gt;&lt;dates&gt;&lt;year&gt;2015&lt;/year&gt;&lt;/dates&gt;&lt;urls&gt;&lt;/urls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71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0F5E702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</w:tcPr>
          <w:p w14:paraId="3501E8CE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254CEFBE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13961BC0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00B3526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</w:tcPr>
          <w:p w14:paraId="7A6D992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5999558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</w:tcPr>
          <w:p w14:paraId="6A739BEC" w14:textId="177BF12C" w:rsidR="0051410F" w:rsidRPr="00D0247C" w:rsidRDefault="00CE73C3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ocal tool (ND</w:t>
            </w:r>
            <w:r w:rsidR="0051410F" w:rsidRPr="00D0247C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2880" w:type="dxa"/>
            <w:shd w:val="clear" w:color="auto" w:fill="auto"/>
            <w:noWrap/>
          </w:tcPr>
          <w:p w14:paraId="7031922F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7E21EDC8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0860DA6C" w14:textId="215DD314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72</w:t>
            </w:r>
          </w:p>
        </w:tc>
        <w:tc>
          <w:tcPr>
            <w:tcW w:w="3595" w:type="dxa"/>
            <w:shd w:val="clear" w:color="auto" w:fill="auto"/>
            <w:hideMark/>
          </w:tcPr>
          <w:p w14:paraId="06A823C6" w14:textId="6076E7C0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Kerkadi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A, Abo 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Elnaga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N, et al (2005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Kerkadi&lt;/Author&gt;&lt;Year&gt;2005&lt;/Year&gt;&lt;RecNum&gt;3893&lt;/RecNum&gt;&lt;DisplayText&gt;[72]&lt;/DisplayText&gt;&lt;record&gt;&lt;rec-number&gt;3893&lt;/rec-number&gt;&lt;foreign-keys&gt;&lt;key app="EN" db-id="ptr5wtrz350x28exzvy50aakew09rsfxts2z" timestamp="0"&gt;3893&lt;/key&gt;&lt;/foreign-keys&gt;&lt;ref-type name="Journal Article"&gt;17&lt;/ref-type&gt;&lt;contributors&gt;&lt;authors&gt;&lt;author&gt;*Kerkadi, Abdelhamid&lt;/author&gt;&lt;author&gt;Abo-Elnaga, Nassar&lt;/author&gt;&lt;author&gt;Ibrahim, Wissam&lt;/author&gt;&lt;/authors&gt;&lt;/contributors&gt;&lt;titles&gt;&lt;title&gt;Prevalence of overweight and associated risk factors among primary female school children in Al-Ain city United Arab Emirates&lt;/title&gt;&lt;secondary-title&gt;Emirates Journal of Food and Agriculture&lt;/secondary-title&gt;&lt;/titles&gt;&lt;periodical&gt;&lt;full-title&gt;Emirates Journal of Food and Agriculture&lt;/full-title&gt;&lt;/periodical&gt;&lt;volume&gt;17&lt;/volume&gt;&lt;number&gt;1&lt;/number&gt;&lt;dates&gt;&lt;year&gt;2005&lt;/year&gt;&lt;/dates&gt;&lt;isbn&gt;2079-0538&lt;/isbn&gt;&lt;urls&gt;&lt;/urls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72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7B7121C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3E2A51C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7890CC0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65F14A31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74B8259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57882D3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1E3B528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64DAAE35" w14:textId="77777777" w:rsidR="0051410F" w:rsidRPr="00D0247C" w:rsidRDefault="0051410F" w:rsidP="0051410F">
            <w:pPr>
              <w:rPr>
                <w:rFonts w:ascii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345A0FEE" w14:textId="77777777" w:rsidR="0051410F" w:rsidRPr="00D0247C" w:rsidRDefault="0051410F" w:rsidP="0051410F">
            <w:pPr>
              <w:rPr>
                <w:rFonts w:ascii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TV)</w:t>
            </w:r>
          </w:p>
        </w:tc>
      </w:tr>
      <w:tr w:rsidR="0051410F" w:rsidRPr="00D0247C" w14:paraId="4BF463F1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76AC0711" w14:textId="27776150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73</w:t>
            </w:r>
          </w:p>
        </w:tc>
        <w:tc>
          <w:tcPr>
            <w:tcW w:w="3595" w:type="dxa"/>
            <w:shd w:val="clear" w:color="auto" w:fill="auto"/>
            <w:hideMark/>
          </w:tcPr>
          <w:p w14:paraId="4098094B" w14:textId="3934CADD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Khalaf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A, 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Ekblom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O, et al (2013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Khalaf&lt;/Author&gt;&lt;Year&gt;2013&lt;/Year&gt;&lt;RecNum&gt;3731&lt;/RecNum&gt;&lt;DisplayText&gt;[73]&lt;/DisplayText&gt;&lt;record&gt;&lt;rec-number&gt;3731&lt;/rec-number&gt;&lt;foreign-keys&gt;&lt;key app="EN" db-id="ptr5wtrz350x28exzvy50aakew09rsfxts2z" timestamp="0"&gt;3731&lt;/key&gt;&lt;/foreign-keys&gt;&lt;ref-type name="Journal Article"&gt;17&lt;/ref-type&gt;&lt;contributors&gt;&lt;authors&gt;&lt;author&gt;*Khalaf, A.&lt;/author&gt;&lt;author&gt;Ekblom, O.&lt;/author&gt;&lt;author&gt;Kowalski, J.&lt;/author&gt;&lt;author&gt;Berggren, V.&lt;/author&gt;&lt;author&gt;Westergren, A.&lt;/author&gt;&lt;author&gt;Al-Hazzaa, H.&lt;/author&gt;&lt;/authors&gt;&lt;/contributors&gt;&lt;auth-address&gt;The PRO-CARE Group, School of Health and Society, Kristianstad University, SE-291 88 Kristianstad, Sweden. atika.khalaf@hkr.se&lt;/auth-address&gt;&lt;titles&gt;&lt;title&gt;Female university students&amp;apos; physical activity levels and associated factors--a cross-sectional study in southwestern Saudi Arabia&lt;/title&gt;&lt;secondary-title&gt;Int J Environ Res Public Health&lt;/secondary-title&gt;&lt;/titles&gt;&lt;periodical&gt;&lt;full-title&gt;Int J Environ Res Public Health&lt;/full-title&gt;&lt;/periodical&gt;&lt;pages&gt;3502-17&lt;/pages&gt;&lt;volume&gt;10&lt;/volume&gt;&lt;number&gt;8&lt;/number&gt;&lt;edition&gt;2013/08/14&lt;/edition&gt;&lt;dates&gt;&lt;year&gt;2013&lt;/year&gt;&lt;pub-dates&gt;&lt;date&gt;Aug&lt;/date&gt;&lt;/pub-dates&gt;&lt;/dates&gt;&lt;isbn&gt;1660-4601 (Electronic)&amp;#xD;1660-4601 (Linking)&lt;/isbn&gt;&lt;accession-num&gt;23939387&lt;/accession-num&gt;&lt;urls&gt;&lt;related-urls&gt;&lt;url&gt;http://www.ncbi.nlm.nih.gov/entrez/query.fcgi?cmd=Retrieve&amp;amp;db=PubMed&amp;amp;dopt=Citation&amp;amp;list_uids=23939387&lt;/url&gt;&lt;/related-urls&gt;&lt;/urls&gt;&lt;electronic-resource-num&gt;ijerph10083502 [pii]&amp;#xD;10.3390/ijerph10083502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73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23A94E4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312DA17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3E97FC4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67B592B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3BCA8AC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643A469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2AB2C9F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27FB3B5C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TLS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6C211375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ATLS (TV/computer)</w:t>
            </w:r>
          </w:p>
        </w:tc>
      </w:tr>
      <w:tr w:rsidR="0051410F" w:rsidRPr="00D0247C" w14:paraId="4065852C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79AAF8E0" w14:textId="1C551003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74</w:t>
            </w:r>
          </w:p>
        </w:tc>
        <w:tc>
          <w:tcPr>
            <w:tcW w:w="3595" w:type="dxa"/>
            <w:shd w:val="clear" w:color="auto" w:fill="auto"/>
            <w:hideMark/>
          </w:tcPr>
          <w:p w14:paraId="2F1AB1E5" w14:textId="012AB61A" w:rsidR="0051410F" w:rsidRPr="00D0247C" w:rsidRDefault="00666CE8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Kilani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H</w:t>
            </w:r>
            <w:r w:rsidR="0051410F" w:rsidRPr="00D0247C">
              <w:rPr>
                <w:rFonts w:ascii="Times New Roman" w:eastAsia="Times New Roman" w:hAnsi="Times New Roman" w:cs="Times New Roman"/>
              </w:rPr>
              <w:t xml:space="preserve"> Al-</w:t>
            </w:r>
            <w:proofErr w:type="spellStart"/>
            <w:r w:rsidR="0051410F" w:rsidRPr="00D0247C">
              <w:rPr>
                <w:rFonts w:ascii="Times New Roman" w:eastAsia="Times New Roman" w:hAnsi="Times New Roman" w:cs="Times New Roman"/>
              </w:rPr>
              <w:t>Hazza</w:t>
            </w:r>
            <w:r>
              <w:rPr>
                <w:rFonts w:ascii="Times New Roman" w:eastAsia="Times New Roman" w:hAnsi="Times New Roman" w:cs="Times New Roman"/>
              </w:rPr>
              <w:t>a</w:t>
            </w:r>
            <w:proofErr w:type="spellEnd"/>
            <w:r w:rsidR="0051410F" w:rsidRPr="00D0247C">
              <w:rPr>
                <w:rFonts w:ascii="Times New Roman" w:eastAsia="Times New Roman" w:hAnsi="Times New Roman" w:cs="Times New Roman"/>
              </w:rPr>
              <w:t xml:space="preserve"> H, et al (2013)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51410F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Kilani&lt;/Author&gt;&lt;Year&gt;2013&lt;/Year&gt;&lt;RecNum&gt;4032&lt;/RecNum&gt;&lt;DisplayText&gt;[74]&lt;/DisplayText&gt;&lt;record&gt;&lt;rec-number&gt;4032&lt;/rec-number&gt;&lt;foreign-keys&gt;&lt;key app="EN" db-id="ptr5wtrz350x28exzvy50aakew09rsfxts2z" timestamp="1449291403"&gt;4032&lt;/key&gt;&lt;/foreign-keys&gt;&lt;ref-type name="Journal Article"&gt;17&lt;/ref-type&gt;&lt;contributors&gt;&lt;authors&gt;&lt;author&gt;Kilani, H.&lt;/author&gt;&lt;author&gt;Al-Hazzaa, H.&lt;/author&gt;&lt;author&gt;Waly, M. I.&lt;/author&gt;&lt;author&gt;Musaiger, A.&lt;/author&gt;&lt;/authors&gt;&lt;/contributors&gt;&lt;auth-address&gt;Department of Physical Education, College of Education, Sultan Qaboos University, Muscat, Oman;&lt;/auth-address&gt;&lt;titles&gt;&lt;title&gt;Lifestyle Habits: Diet, physical activity and sleep duration among Omani adolescents&lt;/title&gt;&lt;secondary-title&gt;Sultan Qaboos Univ Med J&lt;/secondary-title&gt;&lt;/titles&gt;&lt;periodical&gt;&lt;full-title&gt;Sultan Qaboos Univ Med J&lt;/full-title&gt;&lt;/periodical&gt;&lt;pages&gt;510-9&lt;/pages&gt;&lt;volume&gt;13&lt;/volume&gt;&lt;number&gt;4&lt;/number&gt;&lt;keywords&gt;&lt;keyword&gt;Adolescent&lt;/keyword&gt;&lt;keyword&gt;Dietary Habits&lt;/keyword&gt;&lt;keyword&gt;Habits&lt;/keyword&gt;&lt;keyword&gt;Index, Body Mass&lt;/keyword&gt;&lt;keyword&gt;Lifestyle&lt;/keyword&gt;&lt;keyword&gt;Oman&lt;/keyword&gt;&lt;keyword&gt;Physical Activity&lt;/keyword&gt;&lt;keyword&gt;Sleep&lt;/keyword&gt;&lt;/keywords&gt;&lt;dates&gt;&lt;year&gt;2013&lt;/year&gt;&lt;pub-dates&gt;&lt;date&gt;Nov&lt;/date&gt;&lt;/pub-dates&gt;&lt;/dates&gt;&lt;isbn&gt;2075-051X (Print)&amp;#xD;2075-051X (Linking)&lt;/isbn&gt;&lt;accession-num&gt;24273660&lt;/accession-num&gt;&lt;urls&gt;&lt;related-urls&gt;&lt;url&gt;http://www.ncbi.nlm.nih.gov/pubmed/24273660&lt;/url&gt;&lt;/related-urls&gt;&lt;/urls&gt;&lt;custom2&gt;3836639&lt;/custom2&gt;&lt;/record&gt;&lt;/Cite&gt;&lt;/EndNote&gt;</w:instrTex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51410F" w:rsidRPr="00D0247C">
              <w:rPr>
                <w:rFonts w:ascii="Times New Roman" w:eastAsia="Times New Roman" w:hAnsi="Times New Roman" w:cs="Times New Roman"/>
                <w:noProof/>
              </w:rPr>
              <w:t>[74]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2E27763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3AEF9FA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15CDC5C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12294EE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55C4545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67E5AEA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716A3D51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13BF47E9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TLS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2C36764F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ATLS (TV/computer)</w:t>
            </w:r>
          </w:p>
        </w:tc>
      </w:tr>
      <w:tr w:rsidR="0051410F" w:rsidRPr="00D0247C" w14:paraId="59EFB610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11B2C5F9" w14:textId="065410CB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75</w:t>
            </w:r>
          </w:p>
        </w:tc>
        <w:tc>
          <w:tcPr>
            <w:tcW w:w="3595" w:type="dxa"/>
            <w:shd w:val="clear" w:color="auto" w:fill="auto"/>
          </w:tcPr>
          <w:p w14:paraId="1261A4E5" w14:textId="6275CB40" w:rsidR="0051410F" w:rsidRPr="00D0247C" w:rsidRDefault="00666CE8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Kneffel</w:t>
            </w:r>
            <w:proofErr w:type="spellEnd"/>
            <w:r w:rsidR="0051410F" w:rsidRPr="00D0247C">
              <w:rPr>
                <w:rFonts w:ascii="Times New Roman" w:eastAsia="Times New Roman" w:hAnsi="Times New Roman" w:cs="Times New Roman"/>
              </w:rPr>
              <w:t xml:space="preserve"> Z, Goebel, R, et al (2015)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51410F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Kneffel&lt;/Author&gt;&lt;Year&gt;2015&lt;/Year&gt;&lt;RecNum&gt;4136&lt;/RecNum&gt;&lt;DisplayText&gt;[75]&lt;/DisplayText&gt;&lt;record&gt;&lt;rec-number&gt;4136&lt;/rec-number&gt;&lt;foreign-keys&gt;&lt;key app="EN" db-id="ptr5wtrz350x28exzvy50aakew09rsfxts2z" timestamp="1464264908"&gt;4136&lt;/key&gt;&lt;/foreign-keys&gt;&lt;ref-type name="Journal Article"&gt;17&lt;/ref-type&gt;&lt;contributors&gt;&lt;authors&gt;&lt;author&gt;*Kneffel, Z&lt;/author&gt;&lt;author&gt;Goebel, R&lt;/author&gt;&lt;author&gt;Alkhatib, A&lt;/author&gt;&lt;/authors&gt;&lt;/contributors&gt;&lt;titles&gt;&lt;title&gt;Car-diovascular risk factors and their re-sponses to a 10 weeks training pro-gram in young Qatari adults&lt;/title&gt;&lt;secondary-title&gt;Obes Res Open J&lt;/secondary-title&gt;&lt;/titles&gt;&lt;periodical&gt;&lt;full-title&gt;Obes Res Open J&lt;/full-title&gt;&lt;/periodical&gt;&lt;pages&gt;57-63&lt;/pages&gt;&lt;volume&gt;2&lt;/volume&gt;&lt;number&gt;2&lt;/number&gt;&lt;dates&gt;&lt;year&gt;2015&lt;/year&gt;&lt;/dates&gt;&lt;urls&gt;&lt;/urls&gt;&lt;/record&gt;&lt;/Cite&gt;&lt;/EndNote&gt;</w:instrTex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51410F" w:rsidRPr="00D0247C">
              <w:rPr>
                <w:rFonts w:ascii="Times New Roman" w:eastAsia="Times New Roman" w:hAnsi="Times New Roman" w:cs="Times New Roman"/>
                <w:noProof/>
              </w:rPr>
              <w:t>[75]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46FFAAF3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</w:tcPr>
          <w:p w14:paraId="594E0A3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21EB977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661E406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319A055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7CCBA47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</w:tcPr>
          <w:p w14:paraId="2B7206A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</w:tcPr>
          <w:p w14:paraId="507549BF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PA intervention</w:t>
            </w:r>
          </w:p>
        </w:tc>
        <w:tc>
          <w:tcPr>
            <w:tcW w:w="2880" w:type="dxa"/>
            <w:shd w:val="clear" w:color="auto" w:fill="auto"/>
            <w:noWrap/>
          </w:tcPr>
          <w:p w14:paraId="3E9AF682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064BE7F7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5C285FAC" w14:textId="17C17A12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76</w:t>
            </w:r>
          </w:p>
        </w:tc>
        <w:tc>
          <w:tcPr>
            <w:tcW w:w="3595" w:type="dxa"/>
            <w:shd w:val="clear" w:color="auto" w:fill="auto"/>
            <w:hideMark/>
          </w:tcPr>
          <w:p w14:paraId="13EB3DDA" w14:textId="5E98ABAE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 xml:space="preserve">Koura MR, </w:t>
            </w:r>
            <w:r w:rsidR="00666CE8">
              <w:rPr>
                <w:rFonts w:ascii="Times New Roman" w:eastAsia="Times New Roman" w:hAnsi="Times New Roman" w:cs="Times New Roman"/>
              </w:rPr>
              <w:t>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Dabal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BK, et al (2012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Koura&lt;/Author&gt;&lt;Year&gt;2013&lt;/Year&gt;&lt;RecNum&gt;3895&lt;/RecNum&gt;&lt;DisplayText&gt;[76]&lt;/DisplayText&gt;&lt;record&gt;&lt;rec-number&gt;3895&lt;/rec-number&gt;&lt;foreign-keys&gt;&lt;key app="EN" db-id="ptr5wtrz350x28exzvy50aakew09rsfxts2z" timestamp="0"&gt;3895&lt;/key&gt;&lt;/foreign-keys&gt;&lt;ref-type name="Journal Article"&gt;17&lt;/ref-type&gt;&lt;contributors&gt;&lt;authors&gt;&lt;author&gt;*Koura, M.R.&lt;/author&gt;&lt;author&gt;Al-Dabal, B.K.&lt;/author&gt;&lt;author&gt;Rasheed, P.&lt;/author&gt;&lt;author&gt;Al-Sowielem, L.S.&lt;/author&gt;&lt;author&gt;Makki, S. M.&lt;/author&gt;&lt;/authors&gt;&lt;/contributors&gt;&lt;titles&gt;&lt;title&gt;Prehypertension among young adult females in Dammam, Saudi Arabia&lt;/title&gt;&lt;secondary-title&gt;East Mediterr Health J&lt;/secondary-title&gt;&lt;/titles&gt;&lt;periodical&gt;&lt;full-title&gt;East Mediterr Health J&lt;/full-title&gt;&lt;/periodical&gt;&lt;pages&gt;899-900&lt;/pages&gt;&lt;volume&gt;19&lt;/volume&gt;&lt;number&gt;10&lt;/number&gt;&lt;edition&gt;2013/12/10&lt;/edition&gt;&lt;keywords&gt;&lt;keyword&gt;Female&lt;/keyword&gt;&lt;keyword&gt;Health Behavior&lt;/keyword&gt;&lt;keyword&gt;Humans&lt;/keyword&gt;&lt;keyword&gt;Life Style&lt;/keyword&gt;&lt;keyword&gt;Prehypertension/*epidemiology&lt;/keyword&gt;&lt;keyword&gt;Saudi Arabia/epidemiology&lt;/keyword&gt;&lt;/keywords&gt;&lt;dates&gt;&lt;year&gt;2013&lt;/year&gt;&lt;pub-dates&gt;&lt;date&gt;Oct&lt;/date&gt;&lt;/pub-dates&gt;&lt;/dates&gt;&lt;isbn&gt;1020-3397 (Print)&amp;#xD;1020-3397 (Linking)&lt;/isbn&gt;&lt;accession-num&gt;24313158&lt;/accession-num&gt;&lt;urls&gt;&lt;related-urls&gt;&lt;url&gt;http://www.ncbi.nlm.nih.gov/entrez/query.fcgi?cmd=Retrieve&amp;amp;db=PubMed&amp;amp;dopt=Citation&amp;amp;list_uids=24313158&lt;/url&gt;&lt;/related-urls&gt;&lt;/urls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76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42B08B0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09D2FD5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7E4DABF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04CC5B1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2ECF21C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5B5081E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3A9438E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63571841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GPAQ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1F4A73DF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5F7C402E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290E99D1" w14:textId="681B95C9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77</w:t>
            </w:r>
          </w:p>
        </w:tc>
        <w:tc>
          <w:tcPr>
            <w:tcW w:w="3595" w:type="dxa"/>
            <w:shd w:val="clear" w:color="auto" w:fill="auto"/>
            <w:hideMark/>
          </w:tcPr>
          <w:p w14:paraId="302FAB69" w14:textId="43AA53CF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Mabry RM, Winkler EA, et al (2012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NYWJyeTwvQXV0aG9yPjxZZWFyPjIwMTI8L1llYXI+PFJl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NYWJyeTwvQXV0aG9yPjxZZWFyPjIwMTI8L1llYXI+PFJl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.DATA </w:instrText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77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2FCFB5B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4E7BB7E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7B4BD5A3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274FC68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3A80DE4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7CDBEF1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1C70CA2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2E092BCA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GPAQ (Work, Transport, Leisure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30E1BF7F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GPAQ (Total)</w:t>
            </w:r>
          </w:p>
        </w:tc>
      </w:tr>
      <w:tr w:rsidR="0051410F" w:rsidRPr="00D0247C" w14:paraId="28F2F960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3CB704C5" w14:textId="054E2194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78</w:t>
            </w:r>
          </w:p>
        </w:tc>
        <w:tc>
          <w:tcPr>
            <w:tcW w:w="3595" w:type="dxa"/>
            <w:shd w:val="clear" w:color="auto" w:fill="auto"/>
            <w:hideMark/>
          </w:tcPr>
          <w:p w14:paraId="543ECE29" w14:textId="0F08593F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Mabry RM, Winkler EA, et al (2012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NYWJyeTwvQXV0aG9yPjxZZWFyPjIwMTI8L1llYXI+PFJl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NYWJyeTwvQXV0aG9yPjxZZWFyPjIwMTI8L1llYXI+PFJl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.DATA </w:instrText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78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0877D78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, 4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78935D2E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486AAE70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3FB2DAE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4B858093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5BA2765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02A3F4B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66F051B8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GPAQ (Work, Transport, Leisure, 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2C7BEAFF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GPAQ (Total)</w:t>
            </w:r>
          </w:p>
        </w:tc>
      </w:tr>
      <w:tr w:rsidR="0051410F" w:rsidRPr="00D0247C" w14:paraId="2F1F5505" w14:textId="77777777" w:rsidTr="00C36788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0C55AF52" w14:textId="216AF146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79</w:t>
            </w:r>
          </w:p>
        </w:tc>
        <w:tc>
          <w:tcPr>
            <w:tcW w:w="3595" w:type="dxa"/>
            <w:shd w:val="clear" w:color="auto" w:fill="auto"/>
            <w:hideMark/>
          </w:tcPr>
          <w:p w14:paraId="4E338F4A" w14:textId="48D8ACFC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Mabry</w:t>
            </w:r>
            <w:r w:rsidR="00666CE8">
              <w:rPr>
                <w:rFonts w:ascii="Times New Roman" w:eastAsia="Times New Roman" w:hAnsi="Times New Roman" w:cs="Times New Roman"/>
              </w:rPr>
              <w:t xml:space="preserve"> RM, Al-</w:t>
            </w:r>
            <w:proofErr w:type="spellStart"/>
            <w:r w:rsidR="00666CE8">
              <w:rPr>
                <w:rFonts w:ascii="Times New Roman" w:eastAsia="Times New Roman" w:hAnsi="Times New Roman" w:cs="Times New Roman"/>
              </w:rPr>
              <w:t>Busaidi</w:t>
            </w:r>
            <w:proofErr w:type="spellEnd"/>
            <w:r w:rsidR="00666CE8">
              <w:rPr>
                <w:rFonts w:ascii="Times New Roman" w:eastAsia="Times New Roman" w:hAnsi="Times New Roman" w:cs="Times New Roman"/>
              </w:rPr>
              <w:t xml:space="preserve"> ZQ</w:t>
            </w:r>
            <w:r w:rsidRPr="00D0247C">
              <w:rPr>
                <w:rFonts w:ascii="Times New Roman" w:eastAsia="Times New Roman" w:hAnsi="Times New Roman" w:cs="Times New Roman"/>
              </w:rPr>
              <w:t>,</w:t>
            </w:r>
            <w:r w:rsidR="00666CE8">
              <w:rPr>
                <w:rFonts w:ascii="Times New Roman" w:eastAsia="Times New Roman" w:hAnsi="Times New Roman" w:cs="Times New Roman"/>
              </w:rPr>
              <w:t xml:space="preserve"> et al (2013 - </w:t>
            </w:r>
            <w:r w:rsidRPr="00D0247C">
              <w:rPr>
                <w:rFonts w:ascii="Times New Roman" w:eastAsia="Times New Roman" w:hAnsi="Times New Roman" w:cs="Times New Roman"/>
              </w:rPr>
              <w:t>Q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Mabry&lt;/Author&gt;&lt;Year&gt;2013&lt;/Year&gt;&lt;RecNum&gt;2913&lt;/RecNum&gt;&lt;DisplayText&gt;[79]&lt;/DisplayText&gt;&lt;record&gt;&lt;rec-number&gt;2913&lt;/rec-number&gt;&lt;foreign-keys&gt;&lt;key app="EN" db-id="ptr5wtrz350x28exzvy50aakew09rsfxts2z" timestamp="0"&gt;2913&lt;/key&gt;&lt;/foreign-keys&gt;&lt;ref-type name="Journal Article"&gt;17&lt;/ref-type&gt;&lt;contributors&gt;&lt;authors&gt;&lt;author&gt;*Mabry, R. M.&lt;/author&gt;&lt;author&gt;Al-Busaidi, Z. Q.&lt;/author&gt;&lt;author&gt;Reeves, M. M.&lt;/author&gt;&lt;author&gt;Owen, N.&lt;/author&gt;&lt;author&gt;Eakin, E. G.&lt;/author&gt;&lt;/authors&gt;&lt;/contributors&gt;&lt;auth-address&gt;1 Cancer Prevention Research Centre, School of Population Health, The University of Queensland, Herston, Australia.&lt;/auth-address&gt;&lt;titles&gt;&lt;title&gt;Addressing physical inactivity in Omani adults: perceptions of public health managers&lt;/title&gt;&lt;secondary-title&gt;Public Health Nutr&lt;/secondary-title&gt;&lt;/titles&gt;&lt;periodical&gt;&lt;full-title&gt;Public Health Nutr&lt;/full-title&gt;&lt;/periodical&gt;&lt;pages&gt;1-8&lt;/pages&gt;&lt;edition&gt;2013/01/26&lt;/edition&gt;&lt;dates&gt;&lt;year&gt;2013&lt;/year&gt;&lt;pub-dates&gt;&lt;date&gt;Jan 25&lt;/date&gt;&lt;/pub-dates&gt;&lt;/dates&gt;&lt;isbn&gt;1475-2727 (Electronic)&amp;#xD;1368-9800 (Linking)&lt;/isbn&gt;&lt;accession-num&gt;23347388&lt;/accession-num&gt;&lt;urls&gt;&lt;related-urls&gt;&lt;url&gt;http://www.ncbi.nlm.nih.gov/entrez/query.fcgi?cmd=Retrieve&amp;amp;db=PubMed&amp;amp;dopt=Citation&amp;amp;list_uids=23347388&lt;/url&gt;&lt;/related-urls&gt;&lt;/urls&gt;&lt;electronic-resource-num&gt;S1368980012005678 [pii]&amp;#xD;10.1017/S1368980012005678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79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2B0CF40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2AFBA5B0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13101A4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6BCD826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46110E2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17599CF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63E716D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</w:tcPr>
          <w:p w14:paraId="33649DB6" w14:textId="7E1A5223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880" w:type="dxa"/>
            <w:shd w:val="clear" w:color="auto" w:fill="auto"/>
            <w:noWrap/>
          </w:tcPr>
          <w:p w14:paraId="360313E7" w14:textId="29174E0F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50562E2B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600D5AF6" w14:textId="1EB6E159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80</w:t>
            </w:r>
          </w:p>
        </w:tc>
        <w:tc>
          <w:tcPr>
            <w:tcW w:w="3595" w:type="dxa"/>
            <w:shd w:val="clear" w:color="auto" w:fill="auto"/>
            <w:hideMark/>
          </w:tcPr>
          <w:p w14:paraId="7B676768" w14:textId="4301269F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 xml:space="preserve">Mahfouz AA, 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Abdelmoneim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I, et al (2008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NYWhmb3V6PC9BdXRob3I+PFllYXI+MjAwODwvWWVhcj48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NYWhmb3V6PC9BdXRob3I+PFllYXI+MjAwODwvWWVhcj48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.DATA </w:instrText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80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48F6EB0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43A35B43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6CF0EC8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71AE28E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4163A1C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2642E96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7000C32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684C5602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dapted CDC Adolescent Health Survey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538C81A3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dapted CDC Adolescent Health Survey (TV)</w:t>
            </w:r>
          </w:p>
        </w:tc>
      </w:tr>
      <w:tr w:rsidR="0051410F" w:rsidRPr="00D0247C" w14:paraId="0B191B8A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15360D4D" w14:textId="68EFE1C8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81</w:t>
            </w:r>
          </w:p>
        </w:tc>
        <w:tc>
          <w:tcPr>
            <w:tcW w:w="3595" w:type="dxa"/>
            <w:shd w:val="clear" w:color="auto" w:fill="auto"/>
            <w:hideMark/>
          </w:tcPr>
          <w:p w14:paraId="55A9091B" w14:textId="320BF4B4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 xml:space="preserve">Mahfouz AA, 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Shatoor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AS, et al (2011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NYWhmb3V6PC9BdXRob3I+PFllYXI+MjAxMTwvWWVhcj48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NYWhmb3V6PC9BdXRob3I+PFllYXI+MjAxMTwvWWVhcj48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.DATA </w:instrText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81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50CF2B3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36BAF2F1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3D06E65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4CBF427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6065A52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367E6FF0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2B9913B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2A954E69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dapted CDC Adolescent Health Survey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3CEDD535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Adapted CDC Adolescent Health Survey (TV)</w:t>
            </w:r>
          </w:p>
        </w:tc>
      </w:tr>
      <w:tr w:rsidR="0051410F" w:rsidRPr="00D0247C" w14:paraId="36313586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5D4222F8" w14:textId="55B59650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82</w:t>
            </w:r>
          </w:p>
        </w:tc>
        <w:tc>
          <w:tcPr>
            <w:tcW w:w="3595" w:type="dxa"/>
            <w:shd w:val="clear" w:color="auto" w:fill="auto"/>
          </w:tcPr>
          <w:p w14:paraId="4D4479E1" w14:textId="74BDEFAB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Memish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, ZA, </w:t>
            </w:r>
            <w:r w:rsidR="00666CE8">
              <w:rPr>
                <w:rFonts w:ascii="Times New Roman" w:eastAsia="Times New Roman" w:hAnsi="Times New Roman" w:cs="Times New Roman"/>
              </w:rPr>
              <w:t xml:space="preserve">El </w:t>
            </w:r>
            <w:proofErr w:type="spellStart"/>
            <w:r w:rsidR="00666CE8">
              <w:rPr>
                <w:rFonts w:ascii="Times New Roman" w:eastAsia="Times New Roman" w:hAnsi="Times New Roman" w:cs="Times New Roman"/>
              </w:rPr>
              <w:t>Bcheraoui</w:t>
            </w:r>
            <w:proofErr w:type="spellEnd"/>
            <w:r w:rsidR="00666CE8">
              <w:rPr>
                <w:rFonts w:ascii="Times New Roman" w:eastAsia="Times New Roman" w:hAnsi="Times New Roman" w:cs="Times New Roman"/>
              </w:rPr>
              <w:t xml:space="preserve"> C, </w:t>
            </w:r>
            <w:r w:rsidRPr="00D0247C">
              <w:rPr>
                <w:rFonts w:ascii="Times New Roman" w:eastAsia="Times New Roman" w:hAnsi="Times New Roman" w:cs="Times New Roman"/>
              </w:rPr>
              <w:t>et al (2014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Memish&lt;/Author&gt;&lt;Year&gt;2014&lt;/Year&gt;&lt;RecNum&gt;4137&lt;/RecNum&gt;&lt;DisplayText&gt;[82]&lt;/DisplayText&gt;&lt;record&gt;&lt;rec-number&gt;4137&lt;/rec-number&gt;&lt;foreign-keys&gt;&lt;key app="EN" db-id="ptr5wtrz350x28exzvy50aakew09rsfxts2z" timestamp="1464264908"&gt;4137&lt;/key&gt;&lt;/foreign-keys&gt;&lt;ref-type name="Journal Article"&gt;17&lt;/ref-type&gt;&lt;contributors&gt;&lt;authors&gt;&lt;author&gt;*Memish, Z. A.&lt;/author&gt;&lt;author&gt;El Bcheraoui, C.&lt;/author&gt;&lt;author&gt;Tuffaha, M.&lt;/author&gt;&lt;author&gt;Robinson, M.&lt;/author&gt;&lt;author&gt;Daoud, F.&lt;/author&gt;&lt;author&gt;Jaber, S.&lt;/author&gt;&lt;author&gt;Mikhitarian, S.&lt;/author&gt;&lt;author&gt;Al Saeedi, M.&lt;/author&gt;&lt;author&gt;AlMazroa, M. A.&lt;/author&gt;&lt;author&gt;Mokdad, A. H.&lt;/author&gt;&lt;author&gt;Al Rabeeah, A. A.&lt;/author&gt;&lt;/authors&gt;&lt;/contributors&gt;&lt;auth-address&gt;Ministry of Health of the Kingdom of Saudi Arabia, Assadah, Al Murabba Riyadh 12613, Saudi Arabia. Email:zmemish@yahoo.com.&amp;#xD;Institute for Health Metrics and Evaluation, University of Washington, Seattle, Washington.&amp;#xD;Ministry of Health of the Kingdom of Saudi Arabia, Assadah, Al Murabba Riyadh, Saudi Arabia.&lt;/auth-address&gt;&lt;titles&gt;&lt;title&gt;Obesity and associated factors--Kingdom of Saudi Arabia, 2013&lt;/title&gt;&lt;secondary-title&gt;Prev Chronic Dis&lt;/secondary-title&gt;&lt;/titles&gt;&lt;periodical&gt;&lt;full-title&gt;Prev Chronic Dis&lt;/full-title&gt;&lt;/periodical&gt;&lt;pages&gt;E174&lt;/pages&gt;&lt;volume&gt;11&lt;/volume&gt;&lt;keywords&gt;&lt;keyword&gt;Adolescent&lt;/keyword&gt;&lt;keyword&gt;Adult&lt;/keyword&gt;&lt;keyword&gt;Aged&lt;/keyword&gt;&lt;keyword&gt;Female&lt;/keyword&gt;&lt;keyword&gt;Humans&lt;/keyword&gt;&lt;keyword&gt;Male&lt;/keyword&gt;&lt;keyword&gt;Middle Aged&lt;/keyword&gt;&lt;keyword&gt;Obesity/*epidemiology&lt;/keyword&gt;&lt;keyword&gt;Risk Factors&lt;/keyword&gt;&lt;keyword&gt;Saudi Arabia/epidemiology&lt;/keyword&gt;&lt;keyword&gt;Young Adult&lt;/keyword&gt;&lt;/keywords&gt;&lt;dates&gt;&lt;year&gt;2014&lt;/year&gt;&lt;/dates&gt;&lt;isbn&gt;1545-1151 (Electronic)&amp;#xD;1545-1151 (Linking)&lt;/isbn&gt;&lt;accession-num&gt;25299980&lt;/accession-num&gt;&lt;urls&gt;&lt;related-urls&gt;&lt;url&gt;http://www.ncbi.nlm.nih.gov/pubmed/25299980&lt;/url&gt;&lt;/related-urls&gt;&lt;/urls&gt;&lt;custom2&gt;PMC4193060&lt;/custom2&gt;&lt;electronic-resource-num&gt;10.5888/pcd11.140236&lt;/electronic-resource-num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82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57049B4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</w:tcPr>
          <w:p w14:paraId="66C509BE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3013A4E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7CA9F473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1F13EB5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5A395E4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65E27733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</w:tcPr>
          <w:p w14:paraId="3C03BC37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IPAQ (Total)</w:t>
            </w:r>
          </w:p>
        </w:tc>
        <w:tc>
          <w:tcPr>
            <w:tcW w:w="2880" w:type="dxa"/>
            <w:shd w:val="clear" w:color="auto" w:fill="auto"/>
            <w:noWrap/>
          </w:tcPr>
          <w:p w14:paraId="765857E7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4CF36FBC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18DF3238" w14:textId="3254610B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83</w:t>
            </w:r>
          </w:p>
        </w:tc>
        <w:tc>
          <w:tcPr>
            <w:tcW w:w="3595" w:type="dxa"/>
            <w:shd w:val="clear" w:color="auto" w:fill="auto"/>
            <w:hideMark/>
          </w:tcPr>
          <w:p w14:paraId="45964E55" w14:textId="0CF2D509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Midhet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FM, 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Sharaf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FK. (2011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Midhet&lt;/Author&gt;&lt;Year&gt;2011&lt;/Year&gt;&lt;RecNum&gt;2644&lt;/RecNum&gt;&lt;DisplayText&gt;[83]&lt;/DisplayText&gt;&lt;record&gt;&lt;rec-number&gt;2644&lt;/rec-number&gt;&lt;foreign-keys&gt;&lt;key app="EN" db-id="ptr5wtrz350x28exzvy50aakew09rsfxts2z" timestamp="0"&gt;2644&lt;/key&gt;&lt;/foreign-keys&gt;&lt;ref-type name="Journal Article"&gt;17&lt;/ref-type&gt;&lt;contributors&gt;&lt;authors&gt;&lt;author&gt;*Midhet, F. M.&lt;/author&gt;&lt;author&gt;Sharaf, F. K.&lt;/author&gt;&lt;/authors&gt;&lt;/contributors&gt;&lt;auth-address&gt;Department of Family and Community Medicine, Qassim University College of Medicine, PO Box 6666, Buraidah 51452, Kingdom of Saudi Arabia. fmidhet@gmail.com&lt;/auth-address&gt;&lt;titles&gt;&lt;title&gt;Impact of health education on lifestyles in central Saudi Arabia&lt;/title&gt;&lt;secondary-title&gt;Saudi Med J&lt;/secondary-title&gt;&lt;/titles&gt;&lt;periodical&gt;&lt;full-title&gt;Saudi Med J&lt;/full-title&gt;&lt;/periodical&gt;&lt;pages&gt;71-6&lt;/pages&gt;&lt;volume&gt;32&lt;/volume&gt;&lt;number&gt;1&lt;/number&gt;&lt;edition&gt;2011/01/08&lt;/edition&gt;&lt;keywords&gt;&lt;keyword&gt;Adult&lt;/keyword&gt;&lt;keyword&gt;Aged&lt;/keyword&gt;&lt;keyword&gt;Confidence Intervals&lt;/keyword&gt;&lt;keyword&gt;Female&lt;/keyword&gt;&lt;keyword&gt;*Health Behavior&lt;/keyword&gt;&lt;keyword&gt;*Health Education&lt;/keyword&gt;&lt;keyword&gt;Health Promotion&lt;/keyword&gt;&lt;keyword&gt;Humans&lt;/keyword&gt;&lt;keyword&gt;*Life Style&lt;/keyword&gt;&lt;keyword&gt;Male&lt;/keyword&gt;&lt;keyword&gt;Middle Aged&lt;/keyword&gt;&lt;keyword&gt;Odds Ratio&lt;/keyword&gt;&lt;keyword&gt;Primary Health Care&lt;/keyword&gt;&lt;keyword&gt;Saudi Arabia&lt;/keyword&gt;&lt;keyword&gt;Young Adult&lt;/keyword&gt;&lt;/keywords&gt;&lt;dates&gt;&lt;year&gt;2011&lt;/year&gt;&lt;pub-dates&gt;&lt;date&gt;Jan&lt;/date&gt;&lt;/pub-dates&gt;&lt;/dates&gt;&lt;isbn&gt;0379-5284 (Print)&amp;#xD;0379-5284 (Linking)&lt;/isbn&gt;&lt;accession-num&gt;21212921&lt;/accession-num&gt;&lt;urls&gt;&lt;related-urls&gt;&lt;url&gt;http://www.ncbi.nlm.nih.gov/entrez/query.fcgi?cmd=Retrieve&amp;amp;db=PubMed&amp;amp;dopt=Citation&amp;amp;list_uids=21212921&lt;/url&gt;&lt;/related-urls&gt;&lt;/urls&gt;&lt;electronic-resource-num&gt;0&amp;apos; [pii]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83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3247F15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0D035880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5466E690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0AA807C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6B3EC1C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619D6F8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6FCD2FC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2DAF41BC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Exercise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37798BC2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6515FC27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32126C78" w14:textId="6A1B9EA3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lastRenderedPageBreak/>
              <w:t>84</w:t>
            </w:r>
          </w:p>
        </w:tc>
        <w:tc>
          <w:tcPr>
            <w:tcW w:w="3595" w:type="dxa"/>
            <w:shd w:val="clear" w:color="auto" w:fill="auto"/>
          </w:tcPr>
          <w:p w14:paraId="07D80406" w14:textId="4D48245C" w:rsidR="0051410F" w:rsidRPr="00D0247C" w:rsidRDefault="0051410F" w:rsidP="00666CE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Moradi-Lake</w:t>
            </w:r>
            <w:r w:rsidR="00666CE8">
              <w:rPr>
                <w:rFonts w:ascii="Times New Roman" w:eastAsia="Times New Roman" w:hAnsi="Times New Roman" w:cs="Times New Roman"/>
              </w:rPr>
              <w:t>h</w:t>
            </w:r>
            <w:proofErr w:type="spellEnd"/>
            <w:r w:rsidR="00666CE8">
              <w:rPr>
                <w:rFonts w:ascii="Times New Roman" w:eastAsia="Times New Roman" w:hAnsi="Times New Roman" w:cs="Times New Roman"/>
              </w:rPr>
              <w:t xml:space="preserve"> M, El </w:t>
            </w:r>
            <w:proofErr w:type="spellStart"/>
            <w:r w:rsidR="00666CE8">
              <w:rPr>
                <w:rFonts w:ascii="Times New Roman" w:eastAsia="Times New Roman" w:hAnsi="Times New Roman" w:cs="Times New Roman"/>
              </w:rPr>
              <w:t>Bcheraoui</w:t>
            </w:r>
            <w:proofErr w:type="spellEnd"/>
            <w:r w:rsidR="00666CE8">
              <w:rPr>
                <w:rFonts w:ascii="Times New Roman" w:eastAsia="Times New Roman" w:hAnsi="Times New Roman" w:cs="Times New Roman"/>
              </w:rPr>
              <w:t xml:space="preserve"> C, </w:t>
            </w:r>
            <w:r w:rsidRPr="00D0247C">
              <w:rPr>
                <w:rFonts w:ascii="Times New Roman" w:eastAsia="Times New Roman" w:hAnsi="Times New Roman" w:cs="Times New Roman"/>
              </w:rPr>
              <w:t xml:space="preserve"> et al (201</w:t>
            </w:r>
            <w:r w:rsidR="00666CE8">
              <w:rPr>
                <w:rFonts w:ascii="Times New Roman" w:eastAsia="Times New Roman" w:hAnsi="Times New Roman" w:cs="Times New Roman"/>
              </w:rPr>
              <w:t>3</w:t>
            </w:r>
            <w:r w:rsidRPr="00D0247C">
              <w:rPr>
                <w:rFonts w:ascii="Times New Roman" w:eastAsia="Times New Roman" w:hAnsi="Times New Roman" w:cs="Times New Roman"/>
              </w:rPr>
              <w:t>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Moradi-Lakeh&lt;/Author&gt;&lt;Year&gt;2015&lt;/Year&gt;&lt;RecNum&gt;4138&lt;/RecNum&gt;&lt;DisplayText&gt;[84]&lt;/DisplayText&gt;&lt;record&gt;&lt;rec-number&gt;4138&lt;/rec-number&gt;&lt;foreign-keys&gt;&lt;key app="EN" db-id="ptr5wtrz350x28exzvy50aakew09rsfxts2z" timestamp="1464264908"&gt;4138&lt;/key&gt;&lt;/foreign-keys&gt;&lt;ref-type name="Journal Article"&gt;17&lt;/ref-type&gt;&lt;contributors&gt;&lt;authors&gt;&lt;author&gt;*Moradi-Lakeh, M.&lt;/author&gt;&lt;author&gt;El Bcheraoui, C.&lt;/author&gt;&lt;author&gt;Tuffaha, M.&lt;/author&gt;&lt;author&gt;Daoud, F.&lt;/author&gt;&lt;author&gt;Al Saeedi, M.&lt;/author&gt;&lt;author&gt;Basulaiman, M.&lt;/author&gt;&lt;author&gt;Memish, Z. A.&lt;/author&gt;&lt;author&gt;AlMazroa, M. A.&lt;/author&gt;&lt;author&gt;Al Rabeeah, A. A.&lt;/author&gt;&lt;author&gt;Mokdad, A. H.&lt;/author&gt;&lt;/authors&gt;&lt;/contributors&gt;&lt;auth-address&gt;Institute for Health Metrics and Evaluation, University of Washington, 2301 5th Avenue, Suite 600, Seattle, WA, 98121, USA.&lt;/auth-address&gt;&lt;titles&gt;&lt;title&gt;Self-Rated Health Among Saudi Adults: Findings from a National Survey, 2013&lt;/title&gt;&lt;secondary-title&gt;J Community Health&lt;/secondary-title&gt;&lt;/titles&gt;&lt;periodical&gt;&lt;full-title&gt;J Community Health&lt;/full-title&gt;&lt;/periodical&gt;&lt;pages&gt;920-6&lt;/pages&gt;&lt;volume&gt;40&lt;/volume&gt;&lt;number&gt;5&lt;/number&gt;&lt;dates&gt;&lt;year&gt;2015&lt;/year&gt;&lt;pub-dates&gt;&lt;date&gt;Oct&lt;/date&gt;&lt;/pub-dates&gt;&lt;/dates&gt;&lt;isbn&gt;1573-3610 (Electronic)&amp;#xD;0094-5145 (Linking)&lt;/isbn&gt;&lt;accession-num&gt;25795222&lt;/accession-num&gt;&lt;urls&gt;&lt;related-urls&gt;&lt;url&gt;http://www.ncbi.nlm.nih.gov/pubmed/25795222&lt;/url&gt;&lt;/related-urls&gt;&lt;/urls&gt;&lt;electronic-resource-num&gt;10.1007/s10900-015-0014-4&lt;/electronic-resource-num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84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051F182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</w:tcPr>
          <w:p w14:paraId="14EE259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0F25367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21A79C4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3622D48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713F906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2E94F34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</w:tcPr>
          <w:p w14:paraId="2345B580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IPAQ (Total)</w:t>
            </w:r>
          </w:p>
        </w:tc>
        <w:tc>
          <w:tcPr>
            <w:tcW w:w="2880" w:type="dxa"/>
            <w:shd w:val="clear" w:color="auto" w:fill="auto"/>
            <w:noWrap/>
          </w:tcPr>
          <w:p w14:paraId="4450A6A6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IPAQ (TV/computer)</w:t>
            </w:r>
          </w:p>
        </w:tc>
      </w:tr>
      <w:tr w:rsidR="0051410F" w:rsidRPr="00D0247C" w14:paraId="3E1AC887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177759CF" w14:textId="5A07056C" w:rsidR="0051410F" w:rsidRPr="00D0247C" w:rsidRDefault="00D0247C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85</w:t>
            </w:r>
          </w:p>
        </w:tc>
        <w:tc>
          <w:tcPr>
            <w:tcW w:w="3595" w:type="dxa"/>
            <w:shd w:val="clear" w:color="auto" w:fill="auto"/>
            <w:hideMark/>
          </w:tcPr>
          <w:p w14:paraId="58BD146B" w14:textId="1B4BB8A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Muhairi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SJ, 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Mehairi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A, et al (2013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NdWhhaXJpPC9BdXRob3I+PFllYXI+MjAxMzwvWWVhcj48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NdWhhaXJpPC9BdXRob3I+PFllYXI+MjAxMzwvWWVhcj48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.DATA </w:instrText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85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68C52BE1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6F313CD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4EF8DA3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3BD8CB4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06FBEF7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0A1F4FD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6E461B1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1289CEC5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IPAQ-short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4BCE22D3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IPAQ-short (TV/computer)</w:t>
            </w:r>
          </w:p>
        </w:tc>
      </w:tr>
      <w:tr w:rsidR="0051410F" w:rsidRPr="00D0247C" w14:paraId="55B6A330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248BAEA6" w14:textId="5A67D6B3" w:rsidR="0051410F" w:rsidRPr="00D0247C" w:rsidRDefault="00D0247C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6</w:t>
            </w:r>
          </w:p>
        </w:tc>
        <w:tc>
          <w:tcPr>
            <w:tcW w:w="3595" w:type="dxa"/>
            <w:shd w:val="clear" w:color="auto" w:fill="auto"/>
            <w:hideMark/>
          </w:tcPr>
          <w:p w14:paraId="1DB7D459" w14:textId="74D8E9D1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Musaiger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</w:t>
            </w:r>
            <w:r w:rsidR="00666CE8">
              <w:rPr>
                <w:rFonts w:ascii="Times New Roman" w:eastAsia="Times New Roman" w:hAnsi="Times New Roman" w:cs="Times New Roman"/>
              </w:rPr>
              <w:t>AO, Al-</w:t>
            </w:r>
            <w:proofErr w:type="spellStart"/>
            <w:r w:rsidR="00666CE8">
              <w:rPr>
                <w:rFonts w:ascii="Times New Roman" w:eastAsia="Times New Roman" w:hAnsi="Times New Roman" w:cs="Times New Roman"/>
              </w:rPr>
              <w:t>Kandari</w:t>
            </w:r>
            <w:proofErr w:type="spellEnd"/>
            <w:r w:rsidR="00666CE8">
              <w:rPr>
                <w:rFonts w:ascii="Times New Roman" w:eastAsia="Times New Roman" w:hAnsi="Times New Roman" w:cs="Times New Roman"/>
              </w:rPr>
              <w:t xml:space="preserve"> FI, et al </w:t>
            </w:r>
            <w:r w:rsidRPr="00D0247C">
              <w:rPr>
                <w:rFonts w:ascii="Times New Roman" w:eastAsia="Times New Roman" w:hAnsi="Times New Roman" w:cs="Times New Roman"/>
              </w:rPr>
              <w:t>(2014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Musaiger&lt;/Author&gt;&lt;Year&gt;2014&lt;/Year&gt;&lt;RecNum&gt;3904&lt;/RecNum&gt;&lt;DisplayText&gt;[86]&lt;/DisplayText&gt;&lt;record&gt;&lt;rec-number&gt;3904&lt;/rec-number&gt;&lt;foreign-keys&gt;&lt;key app="EN" db-id="ptr5wtrz350x28exzvy50aakew09rsfxts2z" timestamp="0"&gt;3904&lt;/key&gt;&lt;/foreign-keys&gt;&lt;ref-type name="Journal Article"&gt;17&lt;/ref-type&gt;&lt;contributors&gt;&lt;authors&gt;&lt;author&gt;*Musaiger, A. O.&lt;/author&gt;&lt;author&gt;Al-Kandari, F. I.&lt;/author&gt;&lt;author&gt;Al-Mannai, M.&lt;/author&gt;&lt;author&gt;Al-Faraj, A. M.&lt;/author&gt;&lt;author&gt;Bouriki, F. A.&lt;/author&gt;&lt;author&gt;Shehab, F. S.&lt;/author&gt;&lt;author&gt;Al-Dabous, L. A.&lt;/author&gt;&lt;author&gt;Al-Qalaf, W. B.&lt;/author&gt;&lt;/authors&gt;&lt;/contributors&gt;&lt;auth-address&gt;Arab Centre for Nutrition, P.O. Box 26923, Manama, Kingdom of Bahrain, amusaiger@gmail.com.&lt;/auth-address&gt;&lt;titles&gt;&lt;title&gt;Perceived barriers to weight maintenance among university students in Kuwait: the role of gender and obesity&lt;/title&gt;&lt;secondary-title&gt;Environ Health Prev Med&lt;/secondary-title&gt;&lt;/titles&gt;&lt;periodical&gt;&lt;full-title&gt;Environ Health Prev Med&lt;/full-title&gt;&lt;/periodical&gt;&lt;edition&gt;2014/01/10&lt;/edition&gt;&lt;dates&gt;&lt;year&gt;2014&lt;/year&gt;&lt;pub-dates&gt;&lt;date&gt;Jan 9&lt;/date&gt;&lt;/pub-dates&gt;&lt;/dates&gt;&lt;isbn&gt;1347-4715 (Electronic)&amp;#xD;1342-078X (Linking)&lt;/isbn&gt;&lt;accession-num&gt;24402439&lt;/accession-num&gt;&lt;urls&gt;&lt;related-urls&gt;&lt;url&gt;http://www.ncbi.nlm.nih.gov/entrez/query.fcgi?cmd=Retrieve&amp;amp;db=PubMed&amp;amp;dopt=Citation&amp;amp;list_uids=24402439&lt;/url&gt;&lt;/related-urls&gt;&lt;/urls&gt;&lt;electronic-resource-num&gt;10.1007/s12199-013-0377-z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86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305A1D1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0C1AF57E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0148991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5926220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26F37CF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660E1E0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46A27D2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62A945F8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Barriers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12EE2964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1A1B5818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5A9F5BAD" w14:textId="5CA48264" w:rsidR="0051410F" w:rsidRPr="00D0247C" w:rsidRDefault="00D0247C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87</w:t>
            </w:r>
          </w:p>
        </w:tc>
        <w:tc>
          <w:tcPr>
            <w:tcW w:w="3595" w:type="dxa"/>
            <w:shd w:val="clear" w:color="auto" w:fill="auto"/>
            <w:hideMark/>
          </w:tcPr>
          <w:p w14:paraId="2E8CE3A0" w14:textId="6E8A5AEF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Musaiger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AO and 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Zagzoog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N (2013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Musaiger&lt;/Author&gt;&lt;Year&gt;2013&lt;/Year&gt;&lt;RecNum&gt;3906&lt;/RecNum&gt;&lt;DisplayText&gt;[87]&lt;/DisplayText&gt;&lt;record&gt;&lt;rec-number&gt;3906&lt;/rec-number&gt;&lt;foreign-keys&gt;&lt;key app="EN" db-id="ptr5wtrz350x28exzvy50aakew09rsfxts2z" timestamp="0"&gt;3906&lt;/key&gt;&lt;/foreign-keys&gt;&lt;ref-type name="Journal Article"&gt;17&lt;/ref-type&gt;&lt;contributors&gt;&lt;authors&gt;&lt;author&gt;*Musaiger, Abdulrahman Obaid&lt;/author&gt;&lt;author&gt;Zagzoog, Nisreen&lt;/author&gt;&lt;/authors&gt;&lt;/contributors&gt;&lt;titles&gt;&lt;title&gt;Dietary and lifestyle habits among adolescent girls in Saudi Arabia: A comparison between private and government schools&lt;/title&gt;&lt;secondary-title&gt;Nutrition &amp;amp; Food Science&lt;/secondary-title&gt;&lt;/titles&gt;&lt;periodical&gt;&lt;full-title&gt;Nutrition &amp;amp; Food Science&lt;/full-title&gt;&lt;/periodical&gt;&lt;pages&gt;605-610&lt;/pages&gt;&lt;volume&gt;43&lt;/volume&gt;&lt;number&gt;6&lt;/number&gt;&lt;dates&gt;&lt;year&gt;2013&lt;/year&gt;&lt;/dates&gt;&lt;isbn&gt;0034-6659&lt;/isbn&gt;&lt;urls&gt;&lt;/urls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87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6E053A8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59A433B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0B612DD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2A27EDE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58DE0F6E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5A02D35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39737FE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1EFEE16B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Exercise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331A7C32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Local (TV/Internet)</w:t>
            </w:r>
          </w:p>
        </w:tc>
      </w:tr>
      <w:tr w:rsidR="0051410F" w:rsidRPr="00D0247C" w14:paraId="191615B5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260F409A" w14:textId="2E2B2FB7" w:rsidR="0051410F" w:rsidRPr="00D0247C" w:rsidRDefault="00D0247C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88</w:t>
            </w:r>
          </w:p>
        </w:tc>
        <w:tc>
          <w:tcPr>
            <w:tcW w:w="3595" w:type="dxa"/>
            <w:shd w:val="clear" w:color="auto" w:fill="auto"/>
            <w:hideMark/>
          </w:tcPr>
          <w:p w14:paraId="322E0A0B" w14:textId="3FC2A89D" w:rsidR="0051410F" w:rsidRPr="00D0247C" w:rsidRDefault="00666CE8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Platat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C and 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Jarrar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A (2011</w:t>
            </w:r>
            <w:r w:rsidR="0051410F" w:rsidRPr="00D0247C">
              <w:rPr>
                <w:rFonts w:ascii="Times New Roman" w:eastAsia="Times New Roman" w:hAnsi="Times New Roman" w:cs="Times New Roman"/>
              </w:rPr>
              <w:t>)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51410F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Platat&lt;/Author&gt;&lt;Year&gt;2011&lt;/Year&gt;&lt;RecNum&gt;3644&lt;/RecNum&gt;&lt;DisplayText&gt;[88]&lt;/DisplayText&gt;&lt;record&gt;&lt;rec-number&gt;3644&lt;/rec-number&gt;&lt;foreign-keys&gt;&lt;key app="EN" db-id="ptr5wtrz350x28exzvy50aakew09rsfxts2z" timestamp="0"&gt;3644&lt;/key&gt;&lt;/foreign-keys&gt;&lt;ref-type name="Journal Article"&gt;17&lt;/ref-type&gt;&lt;contributors&gt;&lt;authors&gt;&lt;author&gt;*Platat, C.&lt;/author&gt;&lt;author&gt;Jarrar, A.&lt;/author&gt;&lt;/authors&gt;&lt;/contributors&gt;&lt;auth-address&gt;Department of Nutrition and Health, College of Food and Agriculture, United Arab Emirates University , Al Ain , UAE. platatcarine@uaeu.ac.ae&lt;/auth-address&gt;&lt;titles&gt;&lt;title&gt;Reliability and validity of a physical activity questionnaire in children&lt;/title&gt;&lt;secondary-title&gt;Int J Food Sci Nutr&lt;/secondary-title&gt;&lt;/titles&gt;&lt;periodical&gt;&lt;full-title&gt;Int J Food Sci Nutr&lt;/full-title&gt;&lt;/periodical&gt;&lt;pages&gt;637-44&lt;/pages&gt;&lt;volume&gt;63&lt;/volume&gt;&lt;number&gt;6&lt;/number&gt;&lt;edition&gt;2011/12/17&lt;/edition&gt;&lt;keywords&gt;&lt;keyword&gt;Child&lt;/keyword&gt;&lt;keyword&gt;Data Collection&lt;/keyword&gt;&lt;keyword&gt;Female&lt;/keyword&gt;&lt;keyword&gt;*Health Behavior&lt;/keyword&gt;&lt;keyword&gt;Humans&lt;/keyword&gt;&lt;keyword&gt;Male&lt;/keyword&gt;&lt;keyword&gt;Motor Activity/*physiology&lt;/keyword&gt;&lt;keyword&gt;Questionnaires&lt;/keyword&gt;&lt;keyword&gt;Reproducibility of Results&lt;/keyword&gt;&lt;keyword&gt;*Self Report&lt;/keyword&gt;&lt;keyword&gt;United Arab Emirates&lt;/keyword&gt;&lt;/keywords&gt;&lt;dates&gt;&lt;year&gt;2011&lt;/year&gt;&lt;pub-dates&gt;&lt;date&gt;Sep&lt;/date&gt;&lt;/pub-dates&gt;&lt;/dates&gt;&lt;isbn&gt;1465-3478 (Electronic)&amp;#xD;0963-7486 (Linking)&lt;/isbn&gt;&lt;accession-num&gt;22171691&lt;/accession-num&gt;&lt;urls&gt;&lt;related-urls&gt;&lt;url&gt;http://www.ncbi.nlm.nih.gov/entrez/query.fcgi?cmd=Retrieve&amp;amp;db=PubMed&amp;amp;dopt=Citation&amp;amp;list_uids=22171691&lt;/url&gt;&lt;/related-urls&gt;&lt;/urls&gt;&lt;electronic-resource-num&gt;10.3109/09637486.2011.644766&lt;/electronic-resource-num&gt;&lt;language&gt;eng&lt;/language&gt;&lt;/record&gt;&lt;/Cite&gt;&lt;/EndNote&gt;</w:instrTex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51410F" w:rsidRPr="00D0247C">
              <w:rPr>
                <w:rFonts w:ascii="Times New Roman" w:eastAsia="Times New Roman" w:hAnsi="Times New Roman" w:cs="Times New Roman"/>
                <w:noProof/>
              </w:rPr>
              <w:t>[88]</w:t>
            </w:r>
            <w:r w:rsidR="0051410F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2B442762" w14:textId="7EA16D5A" w:rsidR="0051410F" w:rsidRPr="00D0247C" w:rsidRDefault="002D7EBD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-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70A796D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6852B7CE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486243D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7CD2299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2592311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747211D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5723B182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QAPACE, pedometer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0F5DB5DA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1B3785FE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7F4B8C5A" w14:textId="49D23CD9" w:rsidR="0051410F" w:rsidRPr="00D0247C" w:rsidRDefault="00D0247C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89</w:t>
            </w:r>
          </w:p>
        </w:tc>
        <w:tc>
          <w:tcPr>
            <w:tcW w:w="3595" w:type="dxa"/>
            <w:shd w:val="clear" w:color="auto" w:fill="auto"/>
            <w:hideMark/>
          </w:tcPr>
          <w:p w14:paraId="10546377" w14:textId="486C1625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Rou</w:t>
            </w:r>
            <w:r w:rsidR="00666CE8">
              <w:rPr>
                <w:rFonts w:ascii="Times New Roman" w:eastAsia="Times New Roman" w:hAnsi="Times New Roman" w:cs="Times New Roman"/>
              </w:rPr>
              <w:t>zi</w:t>
            </w:r>
            <w:proofErr w:type="spellEnd"/>
            <w:r w:rsidR="00666CE8">
              <w:rPr>
                <w:rFonts w:ascii="Times New Roman" w:eastAsia="Times New Roman" w:hAnsi="Times New Roman" w:cs="Times New Roman"/>
              </w:rPr>
              <w:t xml:space="preserve"> AA, Al-</w:t>
            </w:r>
            <w:proofErr w:type="spellStart"/>
            <w:r w:rsidR="00666CE8">
              <w:rPr>
                <w:rFonts w:ascii="Times New Roman" w:eastAsia="Times New Roman" w:hAnsi="Times New Roman" w:cs="Times New Roman"/>
              </w:rPr>
              <w:t>Sibani</w:t>
            </w:r>
            <w:proofErr w:type="spellEnd"/>
            <w:r w:rsidR="00666CE8">
              <w:rPr>
                <w:rFonts w:ascii="Times New Roman" w:eastAsia="Times New Roman" w:hAnsi="Times New Roman" w:cs="Times New Roman"/>
              </w:rPr>
              <w:t xml:space="preserve"> SA, et al (2011</w:t>
            </w:r>
            <w:r w:rsidRPr="00D0247C">
              <w:rPr>
                <w:rFonts w:ascii="Times New Roman" w:eastAsia="Times New Roman" w:hAnsi="Times New Roman" w:cs="Times New Roman"/>
              </w:rPr>
              <w:t>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Sb3V6aTwvQXV0aG9yPjxZZWFyPjIwMTE8L1llYXI+PFJl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=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 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Sb3V6aTwvQXV0aG9yPjxZZWFyPjIwMTE8L1llYXI+PFJl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=
</w:fldData>
              </w:fldChar>
            </w:r>
            <w:r w:rsidRPr="00D0247C">
              <w:rPr>
                <w:rFonts w:ascii="Times New Roman" w:eastAsia="Times New Roman" w:hAnsi="Times New Roman" w:cs="Times New Roman"/>
              </w:rPr>
              <w:instrText xml:space="preserve"> ADDIN EN.CITE.DATA </w:instrText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D0247C">
              <w:rPr>
                <w:rFonts w:ascii="Times New Roman" w:eastAsia="Times New Roman" w:hAnsi="Times New Roman" w:cs="Times New Roman"/>
                <w:noProof/>
              </w:rPr>
              <w:t>[89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10788EF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7C127A0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6BE0D4AE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2B4C0B93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1F64E3B1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7C7FB63E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4A7F6A8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15267637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7-day Physical Activity Recall Scale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7F91E628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0E1EC444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3C1C25AF" w14:textId="2E5FFD27" w:rsidR="0051410F" w:rsidRPr="00D0247C" w:rsidRDefault="00D0247C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90</w:t>
            </w:r>
          </w:p>
        </w:tc>
        <w:tc>
          <w:tcPr>
            <w:tcW w:w="3595" w:type="dxa"/>
            <w:shd w:val="clear" w:color="auto" w:fill="auto"/>
          </w:tcPr>
          <w:p w14:paraId="1EDE7E32" w14:textId="3BFDB48C" w:rsidR="0051410F" w:rsidRPr="00D0247C" w:rsidRDefault="00666CE8" w:rsidP="00D0247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Sadiya</w:t>
            </w:r>
            <w:proofErr w:type="spellEnd"/>
            <w:r w:rsidR="0051410F" w:rsidRPr="00D0247C">
              <w:rPr>
                <w:rFonts w:ascii="Times New Roman" w:eastAsia="Times New Roman" w:hAnsi="Times New Roman" w:cs="Times New Roman"/>
              </w:rPr>
              <w:t xml:space="preserve"> A, </w:t>
            </w:r>
            <w:r>
              <w:rPr>
                <w:rFonts w:ascii="Times New Roman" w:eastAsia="Times New Roman" w:hAnsi="Times New Roman" w:cs="Times New Roman"/>
              </w:rPr>
              <w:t xml:space="preserve">Abdi S, </w:t>
            </w:r>
            <w:r w:rsidR="0051410F" w:rsidRPr="00D0247C">
              <w:rPr>
                <w:rFonts w:ascii="Times New Roman" w:eastAsia="Times New Roman" w:hAnsi="Times New Roman" w:cs="Times New Roman"/>
              </w:rPr>
              <w:t>et al (2016)</w:t>
            </w:r>
            <w:r w:rsidR="00D0247C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D0247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Sadiya&lt;/Author&gt;&lt;Year&gt;2016&lt;/Year&gt;&lt;RecNum&gt;4139&lt;/RecNum&gt;&lt;DisplayText&gt;[90]&lt;/DisplayText&gt;&lt;record&gt;&lt;rec-number&gt;4139&lt;/rec-number&gt;&lt;foreign-keys&gt;&lt;key app="EN" db-id="ptr5wtrz350x28exzvy50aakew09rsfxts2z" timestamp="1464264908"&gt;4139&lt;/key&gt;&lt;/foreign-keys&gt;&lt;ref-type name="Journal Article"&gt;17&lt;/ref-type&gt;&lt;contributors&gt;&lt;authors&gt;&lt;author&gt;*Sadiya, A.&lt;/author&gt;&lt;author&gt;Abdi, S.&lt;/author&gt;&lt;author&gt;Abusnana, S.&lt;/author&gt;&lt;/authors&gt;&lt;/contributors&gt;&lt;auth-address&gt;Lifestyle Clinic, Rashid Center for Diabetes and Research, Ajman, United Arab Emirates.&amp;#xD;Research and Education Department, Rashid Center for Diabetes and Research, Ajman, United Arab Emirates.&lt;/auth-address&gt;&lt;titles&gt;&lt;title&gt;Lifestyle Intervention for Weight Loss: a group-based program for Emiratis in Ajman, United Arab Emirates&lt;/title&gt;&lt;secondary-title&gt;Diabetes Metab Syndr Obes&lt;/secondary-title&gt;&lt;/titles&gt;&lt;periodical&gt;&lt;full-title&gt;Diabetes Metab Syndr Obes&lt;/full-title&gt;&lt;/periodical&gt;&lt;pages&gt;101-8&lt;/pages&gt;&lt;volume&gt;9&lt;/volume&gt;&lt;keywords&gt;&lt;keyword&gt;Uae&lt;/keyword&gt;&lt;keyword&gt;obesity&lt;/keyword&gt;&lt;keyword&gt;type 2 diabetes&lt;/keyword&gt;&lt;/keywords&gt;&lt;dates&gt;&lt;year&gt;2016&lt;/year&gt;&lt;/dates&gt;&lt;isbn&gt;1178-7007 (Electronic)&amp;#xD;1178-7007 (Linking)&lt;/isbn&gt;&lt;accession-num&gt;27051310&lt;/accession-num&gt;&lt;urls&gt;&lt;related-urls&gt;&lt;url&gt;http://www.ncbi.nlm.nih.gov/pubmed/27051310&lt;/url&gt;&lt;/related-urls&gt;&lt;/urls&gt;&lt;custom2&gt;PMC4807891&lt;/custom2&gt;&lt;electronic-resource-num&gt;10.2147/DMSO.S103620&lt;/electronic-resource-num&gt;&lt;/record&gt;&lt;/Cite&gt;&lt;/EndNote&gt;</w:instrText>
            </w:r>
            <w:r w:rsidR="00D0247C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D0247C" w:rsidRPr="00D0247C">
              <w:rPr>
                <w:rFonts w:ascii="Times New Roman" w:eastAsia="Times New Roman" w:hAnsi="Times New Roman" w:cs="Times New Roman"/>
                <w:noProof/>
              </w:rPr>
              <w:t>[90]</w:t>
            </w:r>
            <w:r w:rsidR="00D0247C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589C12E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</w:tcPr>
          <w:p w14:paraId="768E712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5198A0D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675F3BA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4B8191C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44C233A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6944FFA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</w:tcPr>
          <w:p w14:paraId="1711D13E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Pedometer</w:t>
            </w:r>
          </w:p>
          <w:p w14:paraId="2194E3E2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ifestyle intervention including exercise</w:t>
            </w:r>
          </w:p>
        </w:tc>
        <w:tc>
          <w:tcPr>
            <w:tcW w:w="2880" w:type="dxa"/>
            <w:shd w:val="clear" w:color="auto" w:fill="auto"/>
            <w:noWrap/>
          </w:tcPr>
          <w:p w14:paraId="67F71CF5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06344A75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4D5C0F56" w14:textId="41835060" w:rsidR="0051410F" w:rsidRPr="00D0247C" w:rsidRDefault="00D0247C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91</w:t>
            </w:r>
          </w:p>
        </w:tc>
        <w:tc>
          <w:tcPr>
            <w:tcW w:w="3595" w:type="dxa"/>
            <w:shd w:val="clear" w:color="auto" w:fill="auto"/>
            <w:hideMark/>
          </w:tcPr>
          <w:p w14:paraId="5FC53DA4" w14:textId="4C811228" w:rsidR="0051410F" w:rsidRPr="00D0247C" w:rsidRDefault="0051410F" w:rsidP="00D0247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Salman RA and 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Rubeaan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KA (2009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TYWxtYW48L0F1dGhvcj48WWVhcj4yMDA5PC9ZZWFyPjxS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</w:fldData>
              </w:fldChar>
            </w:r>
            <w:r w:rsidR="00D0247C" w:rsidRPr="00D0247C">
              <w:rPr>
                <w:rFonts w:ascii="Times New Roman" w:eastAsia="Times New Roman" w:hAnsi="Times New Roman" w:cs="Times New Roman"/>
              </w:rPr>
              <w:instrText xml:space="preserve"> ADDIN EN.CITE </w:instrText>
            </w:r>
            <w:r w:rsidR="00D0247C"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TYWxtYW48L0F1dGhvcj48WWVhcj4yMDA5PC9ZZWFyPjxS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</w:fldData>
              </w:fldChar>
            </w:r>
            <w:r w:rsidR="00D0247C" w:rsidRPr="00D0247C">
              <w:rPr>
                <w:rFonts w:ascii="Times New Roman" w:eastAsia="Times New Roman" w:hAnsi="Times New Roman" w:cs="Times New Roman"/>
              </w:rPr>
              <w:instrText xml:space="preserve"> ADDIN EN.CITE.DATA </w:instrText>
            </w:r>
            <w:r w:rsidR="00D0247C" w:rsidRPr="00D0247C">
              <w:rPr>
                <w:rFonts w:ascii="Times New Roman" w:eastAsia="Times New Roman" w:hAnsi="Times New Roman" w:cs="Times New Roman"/>
              </w:rPr>
            </w:r>
            <w:r w:rsidR="00D0247C" w:rsidRPr="00D0247C">
              <w:rPr>
                <w:rFonts w:ascii="Times New Roman" w:eastAsia="Times New Roman" w:hAnsi="Times New Roman" w:cs="Times New Roman"/>
              </w:rPr>
              <w:fldChar w:fldCharType="end"/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D0247C" w:rsidRPr="00D0247C">
              <w:rPr>
                <w:rFonts w:ascii="Times New Roman" w:eastAsia="Times New Roman" w:hAnsi="Times New Roman" w:cs="Times New Roman"/>
                <w:noProof/>
              </w:rPr>
              <w:t>[91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2CDAAFE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5C9AAC9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34DB48B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5B8148A1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09CC328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79BAA640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0888DD37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059B331E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2E04B8DA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2D45DD57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1F191404" w14:textId="65AF3C27" w:rsidR="0051410F" w:rsidRPr="00D0247C" w:rsidRDefault="00D0247C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92</w:t>
            </w:r>
          </w:p>
        </w:tc>
        <w:tc>
          <w:tcPr>
            <w:tcW w:w="3595" w:type="dxa"/>
            <w:shd w:val="clear" w:color="auto" w:fill="auto"/>
            <w:hideMark/>
          </w:tcPr>
          <w:p w14:paraId="2021A90F" w14:textId="30C09409" w:rsidR="0051410F" w:rsidRPr="00D0247C" w:rsidRDefault="0051410F" w:rsidP="00D0247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Serour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</w:t>
            </w:r>
            <w:r w:rsidR="00666CE8">
              <w:rPr>
                <w:rFonts w:ascii="Times New Roman" w:eastAsia="Times New Roman" w:hAnsi="Times New Roman" w:cs="Times New Roman"/>
              </w:rPr>
              <w:t xml:space="preserve">M, </w:t>
            </w:r>
            <w:proofErr w:type="spellStart"/>
            <w:r w:rsidR="00666CE8">
              <w:rPr>
                <w:rFonts w:ascii="Times New Roman" w:eastAsia="Times New Roman" w:hAnsi="Times New Roman" w:cs="Times New Roman"/>
              </w:rPr>
              <w:t>Alqhenaei</w:t>
            </w:r>
            <w:proofErr w:type="spellEnd"/>
            <w:r w:rsidR="00666CE8">
              <w:rPr>
                <w:rFonts w:ascii="Times New Roman" w:eastAsia="Times New Roman" w:hAnsi="Times New Roman" w:cs="Times New Roman"/>
              </w:rPr>
              <w:t xml:space="preserve"> H, et al </w:t>
            </w:r>
            <w:r w:rsidRPr="00D0247C">
              <w:rPr>
                <w:rFonts w:ascii="Times New Roman" w:eastAsia="Times New Roman" w:hAnsi="Times New Roman" w:cs="Times New Roman"/>
              </w:rPr>
              <w:t>(2007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TZXJvdXI8L0F1dGhvcj48WWVhcj4yMDA3PC9ZZWFyPjxS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</w:fldData>
              </w:fldChar>
            </w:r>
            <w:r w:rsidR="00D0247C" w:rsidRPr="00D0247C">
              <w:rPr>
                <w:rFonts w:ascii="Times New Roman" w:eastAsia="Times New Roman" w:hAnsi="Times New Roman" w:cs="Times New Roman"/>
              </w:rPr>
              <w:instrText xml:space="preserve"> ADDIN EN.CITE </w:instrText>
            </w:r>
            <w:r w:rsidR="00D0247C"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TZXJvdXI8L0F1dGhvcj48WWVhcj4yMDA3PC9ZZWFyPjxS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</w:fldData>
              </w:fldChar>
            </w:r>
            <w:r w:rsidR="00D0247C" w:rsidRPr="00D0247C">
              <w:rPr>
                <w:rFonts w:ascii="Times New Roman" w:eastAsia="Times New Roman" w:hAnsi="Times New Roman" w:cs="Times New Roman"/>
              </w:rPr>
              <w:instrText xml:space="preserve"> ADDIN EN.CITE.DATA </w:instrText>
            </w:r>
            <w:r w:rsidR="00D0247C" w:rsidRPr="00D0247C">
              <w:rPr>
                <w:rFonts w:ascii="Times New Roman" w:eastAsia="Times New Roman" w:hAnsi="Times New Roman" w:cs="Times New Roman"/>
              </w:rPr>
            </w:r>
            <w:r w:rsidR="00D0247C" w:rsidRPr="00D0247C">
              <w:rPr>
                <w:rFonts w:ascii="Times New Roman" w:eastAsia="Times New Roman" w:hAnsi="Times New Roman" w:cs="Times New Roman"/>
              </w:rPr>
              <w:fldChar w:fldCharType="end"/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D0247C" w:rsidRPr="00D0247C">
              <w:rPr>
                <w:rFonts w:ascii="Times New Roman" w:eastAsia="Times New Roman" w:hAnsi="Times New Roman" w:cs="Times New Roman"/>
                <w:noProof/>
              </w:rPr>
              <w:t>[92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465F627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54523E8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7235E18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181A47D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4342114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589E211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45686E0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52531535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IPAQ-short (Total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58617156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7124C87A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6C491810" w14:textId="0EA396BD" w:rsidR="0051410F" w:rsidRPr="00D0247C" w:rsidRDefault="00D0247C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93</w:t>
            </w:r>
          </w:p>
        </w:tc>
        <w:tc>
          <w:tcPr>
            <w:tcW w:w="3595" w:type="dxa"/>
            <w:shd w:val="clear" w:color="auto" w:fill="auto"/>
          </w:tcPr>
          <w:p w14:paraId="4B2D0643" w14:textId="098EFB90" w:rsidR="0051410F" w:rsidRPr="00D0247C" w:rsidRDefault="0051410F" w:rsidP="00666CE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 xml:space="preserve">Shah SM, </w:t>
            </w:r>
            <w:proofErr w:type="spellStart"/>
            <w:r w:rsidR="00666CE8">
              <w:rPr>
                <w:rFonts w:ascii="Times New Roman" w:eastAsia="Times New Roman" w:hAnsi="Times New Roman" w:cs="Times New Roman"/>
              </w:rPr>
              <w:t>Loney</w:t>
            </w:r>
            <w:proofErr w:type="spellEnd"/>
            <w:r w:rsidR="00666CE8">
              <w:rPr>
                <w:rFonts w:ascii="Times New Roman" w:eastAsia="Times New Roman" w:hAnsi="Times New Roman" w:cs="Times New Roman"/>
              </w:rPr>
              <w:t xml:space="preserve"> T, </w:t>
            </w:r>
            <w:r w:rsidRPr="00D0247C">
              <w:rPr>
                <w:rFonts w:ascii="Times New Roman" w:eastAsia="Times New Roman" w:hAnsi="Times New Roman" w:cs="Times New Roman"/>
              </w:rPr>
              <w:t>et al (2015)</w:t>
            </w:r>
            <w:r w:rsidR="00D0247C"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4qU2hhaDwvQXV0aG9yPjxZZWFyPjIwMTU8L1llYXI+PFJl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</w:fldData>
              </w:fldChar>
            </w:r>
            <w:r w:rsidR="00D0247C" w:rsidRPr="00D0247C">
              <w:rPr>
                <w:rFonts w:ascii="Times New Roman" w:eastAsia="Times New Roman" w:hAnsi="Times New Roman" w:cs="Times New Roman"/>
              </w:rPr>
              <w:instrText xml:space="preserve"> ADDIN EN.CITE </w:instrText>
            </w:r>
            <w:r w:rsidR="00D0247C"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4qU2hhaDwvQXV0aG9yPjxZZWFyPjIwMTU8L1llYXI+PFJl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</w:fldData>
              </w:fldChar>
            </w:r>
            <w:r w:rsidR="00D0247C" w:rsidRPr="00D0247C">
              <w:rPr>
                <w:rFonts w:ascii="Times New Roman" w:eastAsia="Times New Roman" w:hAnsi="Times New Roman" w:cs="Times New Roman"/>
              </w:rPr>
              <w:instrText xml:space="preserve"> ADDIN EN.CITE.DATA </w:instrText>
            </w:r>
            <w:r w:rsidR="00D0247C" w:rsidRPr="00D0247C">
              <w:rPr>
                <w:rFonts w:ascii="Times New Roman" w:eastAsia="Times New Roman" w:hAnsi="Times New Roman" w:cs="Times New Roman"/>
              </w:rPr>
            </w:r>
            <w:r w:rsidR="00D0247C" w:rsidRPr="00D0247C">
              <w:rPr>
                <w:rFonts w:ascii="Times New Roman" w:eastAsia="Times New Roman" w:hAnsi="Times New Roman" w:cs="Times New Roman"/>
              </w:rPr>
              <w:fldChar w:fldCharType="end"/>
            </w:r>
            <w:r w:rsidR="00D0247C" w:rsidRPr="00D0247C">
              <w:rPr>
                <w:rFonts w:ascii="Times New Roman" w:eastAsia="Times New Roman" w:hAnsi="Times New Roman" w:cs="Times New Roman"/>
              </w:rPr>
            </w:r>
            <w:r w:rsidR="00D0247C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D0247C" w:rsidRPr="00D0247C">
              <w:rPr>
                <w:rFonts w:ascii="Times New Roman" w:eastAsia="Times New Roman" w:hAnsi="Times New Roman" w:cs="Times New Roman"/>
                <w:noProof/>
              </w:rPr>
              <w:t>[93]</w:t>
            </w:r>
            <w:r w:rsidR="00D0247C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19561A4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</w:tcPr>
          <w:p w14:paraId="173AB26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41DB752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1B2B5C6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6984841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</w:tcPr>
          <w:p w14:paraId="1BCCCB7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1AA73F6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</w:tcPr>
          <w:p w14:paraId="1D38D0E0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GPAQ (Total)</w:t>
            </w:r>
          </w:p>
        </w:tc>
        <w:tc>
          <w:tcPr>
            <w:tcW w:w="2880" w:type="dxa"/>
            <w:shd w:val="clear" w:color="auto" w:fill="auto"/>
            <w:noWrap/>
          </w:tcPr>
          <w:p w14:paraId="27B1F585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13178BC4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2B2BF65E" w14:textId="34DA79B9" w:rsidR="0051410F" w:rsidRPr="00D0247C" w:rsidRDefault="00D0247C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94</w:t>
            </w:r>
          </w:p>
        </w:tc>
        <w:tc>
          <w:tcPr>
            <w:tcW w:w="3595" w:type="dxa"/>
            <w:shd w:val="clear" w:color="auto" w:fill="auto"/>
            <w:hideMark/>
          </w:tcPr>
          <w:p w14:paraId="50974C57" w14:textId="608D0835" w:rsidR="0051410F" w:rsidRPr="00D0247C" w:rsidRDefault="0051410F" w:rsidP="00D0247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Sharaf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F (2010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D0247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Sharaf&lt;/Author&gt;&lt;Year&gt;2011&lt;/Year&gt;&lt;RecNum&gt;3910&lt;/RecNum&gt;&lt;DisplayText&gt;[94]&lt;/DisplayText&gt;&lt;record&gt;&lt;rec-number&gt;3910&lt;/rec-number&gt;&lt;foreign-keys&gt;&lt;key app="EN" db-id="ptr5wtrz350x28exzvy50aakew09rsfxts2z" timestamp="0"&gt;3910&lt;/key&gt;&lt;/foreign-keys&gt;&lt;ref-type name="Journal Article"&gt;17&lt;/ref-type&gt;&lt;contributors&gt;&lt;authors&gt;&lt;author&gt;*Sharaf, F.&lt;/author&gt;&lt;/authors&gt;&lt;/contributors&gt;&lt;auth-address&gt;Department of Family and Community Medicine, Qassim University College of Medicine, Qassim, Saudi Arabia.&lt;/auth-address&gt;&lt;titles&gt;&lt;title&gt;Impact of health education on compliance among patients of chronic diseases in Al Qassim, Saudi Arabia&lt;/title&gt;&lt;secondary-title&gt;Int J Health Sci (Qassim)&lt;/secondary-title&gt;&lt;/titles&gt;&lt;periodical&gt;&lt;full-title&gt;Int J Health Sci (Qassim)&lt;/full-title&gt;&lt;/periodical&gt;&lt;pages&gt;139-48&lt;/pages&gt;&lt;volume&gt;4&lt;/volume&gt;&lt;number&gt;2&lt;/number&gt;&lt;edition&gt;2011/04/09&lt;/edition&gt;&lt;dates&gt;&lt;year&gt;2011&lt;/year&gt;&lt;pub-dates&gt;&lt;date&gt;Nov&lt;/date&gt;&lt;/pub-dates&gt;&lt;/dates&gt;&lt;isbn&gt;1658-3639 (Print)&lt;/isbn&gt;&lt;accession-num&gt;21475552&lt;/accession-num&gt;&lt;urls&gt;&lt;related-urls&gt;&lt;url&gt;http://www.ncbi.nlm.nih.gov/entrez/query.fcgi?cmd=Retrieve&amp;amp;db=PubMed&amp;amp;dopt=Citation&amp;amp;list_uids=21475552&lt;/url&gt;&lt;/related-urls&gt;&lt;/urls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D0247C" w:rsidRPr="00D0247C">
              <w:rPr>
                <w:rFonts w:ascii="Times New Roman" w:eastAsia="Times New Roman" w:hAnsi="Times New Roman" w:cs="Times New Roman"/>
                <w:noProof/>
              </w:rPr>
              <w:t>[94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5758776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77EA77E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7907851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3089434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1CE6F41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632F663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2C70D42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7F8787EC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Exercise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0D766BF0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394248C9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09598CD0" w14:textId="72EC971C" w:rsidR="0051410F" w:rsidRPr="00D0247C" w:rsidRDefault="00D0247C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95</w:t>
            </w:r>
          </w:p>
        </w:tc>
        <w:tc>
          <w:tcPr>
            <w:tcW w:w="3595" w:type="dxa"/>
            <w:shd w:val="clear" w:color="auto" w:fill="auto"/>
            <w:hideMark/>
          </w:tcPr>
          <w:p w14:paraId="4B7BBA4A" w14:textId="7EA72172" w:rsidR="0051410F" w:rsidRPr="00D0247C" w:rsidRDefault="0051410F" w:rsidP="00666CE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Sulaiman</w:t>
            </w:r>
            <w:proofErr w:type="spellEnd"/>
            <w:r w:rsidR="00666CE8">
              <w:rPr>
                <w:rFonts w:ascii="Times New Roman" w:eastAsia="Times New Roman" w:hAnsi="Times New Roman" w:cs="Times New Roman"/>
              </w:rPr>
              <w:t xml:space="preserve"> N, </w:t>
            </w:r>
            <w:proofErr w:type="spellStart"/>
            <w:r w:rsidR="00666CE8">
              <w:rPr>
                <w:rFonts w:ascii="Times New Roman" w:eastAsia="Times New Roman" w:hAnsi="Times New Roman" w:cs="Times New Roman"/>
              </w:rPr>
              <w:t>Hamdan</w:t>
            </w:r>
            <w:proofErr w:type="spellEnd"/>
            <w:r w:rsidR="00666CE8">
              <w:rPr>
                <w:rFonts w:ascii="Times New Roman" w:eastAsia="Times New Roman" w:hAnsi="Times New Roman" w:cs="Times New Roman"/>
              </w:rPr>
              <w:t xml:space="preserve"> A, et al (</w:t>
            </w:r>
            <w:r w:rsidRPr="00D0247C">
              <w:rPr>
                <w:rFonts w:ascii="Times New Roman" w:eastAsia="Times New Roman" w:hAnsi="Times New Roman" w:cs="Times New Roman"/>
              </w:rPr>
              <w:t>2009</w:t>
            </w:r>
            <w:r w:rsidR="00666CE8">
              <w:rPr>
                <w:rFonts w:ascii="Times New Roman" w:eastAsia="Times New Roman" w:hAnsi="Times New Roman" w:cs="Times New Roman"/>
              </w:rPr>
              <w:t xml:space="preserve"> -  </w:t>
            </w:r>
            <w:r w:rsidRPr="00D0247C">
              <w:rPr>
                <w:rFonts w:ascii="Times New Roman" w:eastAsia="Times New Roman" w:hAnsi="Times New Roman" w:cs="Times New Roman"/>
              </w:rPr>
              <w:t>Q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D0247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Sulaiman&lt;/Author&gt;&lt;Year&gt;2009&lt;/Year&gt;&lt;RecNum&gt;3911&lt;/RecNum&gt;&lt;DisplayText&gt;[95]&lt;/DisplayText&gt;&lt;record&gt;&lt;rec-number&gt;3911&lt;/rec-number&gt;&lt;foreign-keys&gt;&lt;key app="EN" db-id="ptr5wtrz350x28exzvy50aakew09rsfxts2z" timestamp="0"&gt;3911&lt;/key&gt;&lt;/foreign-keys&gt;&lt;ref-type name="Journal Article"&gt;17&lt;/ref-type&gt;&lt;contributors&gt;&lt;authors&gt;&lt;author&gt;Sulaiman, Nabil&lt;/author&gt;&lt;author&gt;Hamdan, Aisha&lt;/author&gt;&lt;author&gt;Al-Bedri, Dhafir Abdul-Latif Mahmood&lt;/author&gt;&lt;author&gt;Young, Doris&lt;/author&gt;&lt;/authors&gt;&lt;/contributors&gt;&lt;titles&gt;&lt;title&gt;Diabetes knowledge and attitudes towards prevention and health promotion: qualitative study in Sharjah, United Arab Emirates&lt;/title&gt;&lt;secondary-title&gt;International Journal of Food Safety, Nutrition and Public Health&lt;/secondary-title&gt;&lt;/titles&gt;&lt;periodical&gt;&lt;full-title&gt;International Journal of Food Safety, Nutrition and Public Health&lt;/full-title&gt;&lt;/periodical&gt;&lt;pages&gt;78-88&lt;/pages&gt;&lt;volume&gt;2&lt;/volume&gt;&lt;number&gt;1&lt;/number&gt;&lt;dates&gt;&lt;year&gt;2009&lt;/year&gt;&lt;/dates&gt;&lt;isbn&gt;1479-3911&lt;/isbn&gt;&lt;urls&gt;&lt;/urls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D0247C" w:rsidRPr="00D0247C">
              <w:rPr>
                <w:rFonts w:ascii="Times New Roman" w:eastAsia="Times New Roman" w:hAnsi="Times New Roman" w:cs="Times New Roman"/>
                <w:noProof/>
              </w:rPr>
              <w:t>[95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64A6819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62C6A6D1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79FA90C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1C909E2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7310D84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6845CA8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587843E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18D12BF1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880" w:type="dxa"/>
            <w:shd w:val="clear" w:color="auto" w:fill="auto"/>
            <w:noWrap/>
            <w:hideMark/>
          </w:tcPr>
          <w:p w14:paraId="2B8F732D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7D7A98B6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3EEF0CC7" w14:textId="796DFC97" w:rsidR="0051410F" w:rsidRPr="00D0247C" w:rsidRDefault="00D0247C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96</w:t>
            </w:r>
          </w:p>
        </w:tc>
        <w:tc>
          <w:tcPr>
            <w:tcW w:w="3595" w:type="dxa"/>
            <w:shd w:val="clear" w:color="auto" w:fill="auto"/>
            <w:hideMark/>
          </w:tcPr>
          <w:p w14:paraId="73CA0C40" w14:textId="6CBB18AF" w:rsidR="0051410F" w:rsidRPr="00D0247C" w:rsidRDefault="0051410F" w:rsidP="00D0247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Taha</w:t>
            </w:r>
            <w:proofErr w:type="spellEnd"/>
            <w:r w:rsidR="00666CE8">
              <w:rPr>
                <w:rFonts w:ascii="Times New Roman" w:eastAsia="Times New Roman" w:hAnsi="Times New Roman" w:cs="Times New Roman"/>
              </w:rPr>
              <w:t xml:space="preserve"> AZ</w:t>
            </w:r>
            <w:r w:rsidRPr="00D0247C">
              <w:rPr>
                <w:rFonts w:ascii="Times New Roman" w:eastAsia="Times New Roman" w:hAnsi="Times New Roman" w:cs="Times New Roman"/>
              </w:rPr>
              <w:t xml:space="preserve"> (2008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UYWhhPC9BdXRob3I+PFllYXI+MjAwODwvWWVhcj48UmVj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</w:fldData>
              </w:fldChar>
            </w:r>
            <w:r w:rsidR="00D0247C" w:rsidRPr="00D0247C">
              <w:rPr>
                <w:rFonts w:ascii="Times New Roman" w:eastAsia="Times New Roman" w:hAnsi="Times New Roman" w:cs="Times New Roman"/>
              </w:rPr>
              <w:instrText xml:space="preserve"> ADDIN EN.CITE </w:instrText>
            </w:r>
            <w:r w:rsidR="00D0247C" w:rsidRPr="00D0247C">
              <w:rPr>
                <w:rFonts w:ascii="Times New Roman" w:eastAsia="Times New Roman" w:hAnsi="Times New Roman" w:cs="Times New Roman"/>
              </w:rPr>
              <w:fldChar w:fldCharType="begin">
                <w:fldData xml:space="preserve">PEVuZE5vdGU+PENpdGU+PEF1dGhvcj5UYWhhPC9BdXRob3I+PFllYXI+MjAwODwvWWVhcj48UmVj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</w:fldData>
              </w:fldChar>
            </w:r>
            <w:r w:rsidR="00D0247C" w:rsidRPr="00D0247C">
              <w:rPr>
                <w:rFonts w:ascii="Times New Roman" w:eastAsia="Times New Roman" w:hAnsi="Times New Roman" w:cs="Times New Roman"/>
              </w:rPr>
              <w:instrText xml:space="preserve"> ADDIN EN.CITE.DATA </w:instrText>
            </w:r>
            <w:r w:rsidR="00D0247C" w:rsidRPr="00D0247C">
              <w:rPr>
                <w:rFonts w:ascii="Times New Roman" w:eastAsia="Times New Roman" w:hAnsi="Times New Roman" w:cs="Times New Roman"/>
              </w:rPr>
            </w:r>
            <w:r w:rsidR="00D0247C" w:rsidRPr="00D0247C">
              <w:rPr>
                <w:rFonts w:ascii="Times New Roman" w:eastAsia="Times New Roman" w:hAnsi="Times New Roman" w:cs="Times New Roman"/>
              </w:rPr>
              <w:fldChar w:fldCharType="end"/>
            </w:r>
            <w:r w:rsidRPr="00D0247C">
              <w:rPr>
                <w:rFonts w:ascii="Times New Roman" w:eastAsia="Times New Roman" w:hAnsi="Times New Roman" w:cs="Times New Roman"/>
              </w:rPr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D0247C" w:rsidRPr="00D0247C">
              <w:rPr>
                <w:rFonts w:ascii="Times New Roman" w:eastAsia="Times New Roman" w:hAnsi="Times New Roman" w:cs="Times New Roman"/>
                <w:noProof/>
              </w:rPr>
              <w:t>[96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2944EAE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53F4C9A1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70E80F4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119F4FA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27BF249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6AEC734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0C1029C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631F011E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Exercise)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377ACF97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7FD1BC9F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63417B8C" w14:textId="0B8018FB" w:rsidR="0051410F" w:rsidRPr="00D0247C" w:rsidRDefault="00D0247C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97</w:t>
            </w:r>
          </w:p>
        </w:tc>
        <w:tc>
          <w:tcPr>
            <w:tcW w:w="3595" w:type="dxa"/>
            <w:shd w:val="clear" w:color="auto" w:fill="auto"/>
            <w:hideMark/>
          </w:tcPr>
          <w:p w14:paraId="622D8665" w14:textId="0440931B" w:rsidR="0051410F" w:rsidRPr="00D0247C" w:rsidRDefault="0051410F" w:rsidP="00D0247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Tomar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RH, 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Hashim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MH, et al (2013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D0247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Tomar&lt;/Author&gt;&lt;Year&gt;2013&lt;/Year&gt;&lt;RecNum&gt;3913&lt;/RecNum&gt;&lt;DisplayText&gt;[97]&lt;/DisplayText&gt;&lt;record&gt;&lt;rec-number&gt;3913&lt;/rec-number&gt;&lt;foreign-keys&gt;&lt;key app="EN" db-id="ptr5wtrz350x28exzvy50aakew09rsfxts2z" timestamp="0"&gt;3913&lt;/key&gt;&lt;/foreign-keys&gt;&lt;ref-type name="Journal Article"&gt;17&lt;/ref-type&gt;&lt;contributors&gt;&lt;authors&gt;&lt;author&gt;*Tomar, R. H.&lt;/author&gt;&lt;author&gt;Hashim, M. H.&lt;/author&gt;&lt;author&gt;Al-Qahtani, M. H.&lt;/author&gt;&lt;/authors&gt;&lt;/contributors&gt;&lt;auth-address&gt;Department of Physical Education, King Fahd University of Petroleum and Minerals, Dhahran, Kingdom of Saudi Arabia.&lt;/auth-address&gt;&lt;titles&gt;&lt;title&gt;Effects of a 12-week aerobic training on glycemic control in type 2 diabetes mellitus male patients&lt;/title&gt;&lt;secondary-title&gt;Saudi Med J&lt;/secondary-title&gt;&lt;/titles&gt;&lt;periodical&gt;&lt;full-title&gt;Saudi Med J&lt;/full-title&gt;&lt;/periodical&gt;&lt;pages&gt;757-9&lt;/pages&gt;&lt;volume&gt;34&lt;/volume&gt;&lt;number&gt;7&lt;/number&gt;&lt;edition&gt;2013/07/19&lt;/edition&gt;&lt;keywords&gt;&lt;keyword&gt;Adult&lt;/keyword&gt;&lt;keyword&gt;Blood Glucose/metabolism&lt;/keyword&gt;&lt;keyword&gt;Cholesterol, HDL/blood&lt;/keyword&gt;&lt;keyword&gt;Cholesterol, LDL/blood&lt;/keyword&gt;&lt;keyword&gt;Diabetes Mellitus, Type 2/*blood/*therapy&lt;/keyword&gt;&lt;keyword&gt;*Exercise Therapy&lt;/keyword&gt;&lt;keyword&gt;Hemoglobin A, Glycosylated/metabolism&lt;/keyword&gt;&lt;keyword&gt;Humans&lt;/keyword&gt;&lt;keyword&gt;Hypoglycemic Agents/*administration &amp;amp; dosage&lt;/keyword&gt;&lt;keyword&gt;Male&lt;/keyword&gt;&lt;keyword&gt;Middle Aged&lt;/keyword&gt;&lt;keyword&gt;Triglycerides/blood&lt;/keyword&gt;&lt;/keywords&gt;&lt;dates&gt;&lt;year&gt;2013&lt;/year&gt;&lt;pub-dates&gt;&lt;date&gt;Jul&lt;/date&gt;&lt;/pub-dates&gt;&lt;/dates&gt;&lt;isbn&gt;0379-5284 (Print)&amp;#xD;0379-5284 (Linking)&lt;/isbn&gt;&lt;accession-num&gt;23860898&lt;/accession-num&gt;&lt;urls&gt;&lt;related-urls&gt;&lt;url&gt;http://www.ncbi.nlm.nih.gov/entrez/query.fcgi?cmd=Retrieve&amp;amp;db=PubMed&amp;amp;dopt=Citation&amp;amp;list_uids=23860898&lt;/url&gt;&lt;/related-urls&gt;&lt;/urls&gt;&lt;electronic-resource-num&gt;0&amp;apos; [pii]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D0247C" w:rsidRPr="00D0247C">
              <w:rPr>
                <w:rFonts w:ascii="Times New Roman" w:eastAsia="Times New Roman" w:hAnsi="Times New Roman" w:cs="Times New Roman"/>
                <w:noProof/>
              </w:rPr>
              <w:t>[97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0789B70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493FFF7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3738ED6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1DF8221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5341BE5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1C305A4A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06048953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4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7714F0B8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Exercise intervention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7963AC31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7F5D0C6B" w14:textId="77777777" w:rsidTr="00065A25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2C3E2476" w14:textId="4C4B0CDB" w:rsidR="0051410F" w:rsidRPr="00D0247C" w:rsidRDefault="00D0247C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98</w:t>
            </w:r>
          </w:p>
        </w:tc>
        <w:tc>
          <w:tcPr>
            <w:tcW w:w="3595" w:type="dxa"/>
            <w:shd w:val="clear" w:color="auto" w:fill="auto"/>
          </w:tcPr>
          <w:p w14:paraId="670990B7" w14:textId="23473C29" w:rsidR="0051410F" w:rsidRPr="00D0247C" w:rsidRDefault="0051410F" w:rsidP="00666CE8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Tu</w:t>
            </w:r>
            <w:r w:rsidR="00666CE8">
              <w:rPr>
                <w:rFonts w:ascii="Times New Roman" w:eastAsia="Times New Roman" w:hAnsi="Times New Roman" w:cs="Times New Roman"/>
              </w:rPr>
              <w:t>ffaha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M, </w:t>
            </w:r>
            <w:r w:rsidR="00666CE8">
              <w:rPr>
                <w:rFonts w:ascii="Times New Roman" w:eastAsia="Times New Roman" w:hAnsi="Times New Roman" w:cs="Times New Roman"/>
              </w:rPr>
              <w:t xml:space="preserve">El </w:t>
            </w:r>
            <w:proofErr w:type="spellStart"/>
            <w:r w:rsidR="00666CE8">
              <w:rPr>
                <w:rFonts w:ascii="Times New Roman" w:eastAsia="Times New Roman" w:hAnsi="Times New Roman" w:cs="Times New Roman"/>
              </w:rPr>
              <w:t>Bcheraoui</w:t>
            </w:r>
            <w:proofErr w:type="spellEnd"/>
            <w:r w:rsidR="00666CE8">
              <w:rPr>
                <w:rFonts w:ascii="Times New Roman" w:eastAsia="Times New Roman" w:hAnsi="Times New Roman" w:cs="Times New Roman"/>
              </w:rPr>
              <w:t xml:space="preserve"> C, </w:t>
            </w:r>
            <w:r w:rsidRPr="00D0247C">
              <w:rPr>
                <w:rFonts w:ascii="Times New Roman" w:eastAsia="Times New Roman" w:hAnsi="Times New Roman" w:cs="Times New Roman"/>
              </w:rPr>
              <w:t>et al (2015)</w:t>
            </w:r>
            <w:r w:rsidR="00D0247C"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D0247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*Tuffaha&lt;/Author&gt;&lt;Year&gt;2015&lt;/Year&gt;&lt;RecNum&gt;4141&lt;/RecNum&gt;&lt;DisplayText&gt;[98]&lt;/DisplayText&gt;&lt;record&gt;&lt;rec-number&gt;4141&lt;/rec-number&gt;&lt;foreign-keys&gt;&lt;key app="EN" db-id="ptr5wtrz350x28exzvy50aakew09rsfxts2z" timestamp="1464264908"&gt;4141&lt;/key&gt;&lt;/foreign-keys&gt;&lt;ref-type name="Journal Article"&gt;17&lt;/ref-type&gt;&lt;contributors&gt;&lt;authors&gt;&lt;author&gt;*Tuffaha, M.&lt;/author&gt;&lt;author&gt;El Bcheraoui, C.&lt;/author&gt;&lt;author&gt;Daoud, F.&lt;/author&gt;&lt;author&gt;Al Hussaini, H. A.&lt;/author&gt;&lt;author&gt;Alamri, F.&lt;/author&gt;&lt;author&gt;Al Saeedi, M.&lt;/author&gt;&lt;author&gt;Basulaiman, M.&lt;/author&gt;&lt;author&gt;Memish, Z. A.&lt;/author&gt;&lt;author&gt;AlMazroa, M. A.&lt;/author&gt;&lt;author&gt;Al Rabeeah, A. A.&lt;/author&gt;&lt;author&gt;Mokdad, A. H.&lt;/author&gt;&lt;/authors&gt;&lt;/contributors&gt;&lt;auth-address&gt;Institute for Health Metrics and Evaluation, University of Washington, Seattle, Washington, USA.&amp;#xD;Ministry of Health of the Kingdom of Saudi Arabia, Riyadh, Saudi Arabia.&lt;/auth-address&gt;&lt;titles&gt;&lt;title&gt;Deficiencies Under Plenty of Sun: Vitamin D Status among Adults in the Kingdom of Saudi Arabia, 2013&lt;/title&gt;&lt;secondary-title&gt;N Am J Med Sci&lt;/secondary-title&gt;&lt;/titles&gt;&lt;periodical&gt;&lt;full-title&gt;N Am J Med Sci&lt;/full-title&gt;&lt;/periodical&gt;&lt;pages&gt;467-75&lt;/pages&gt;&lt;volume&gt;7&lt;/volume&gt;&lt;number&gt;10&lt;/number&gt;&lt;keywords&gt;&lt;keyword&gt;Deficiency&lt;/keyword&gt;&lt;keyword&gt;Saudi Arabia&lt;/keyword&gt;&lt;keyword&gt;supplements&lt;/keyword&gt;&lt;keyword&gt;vitamin D&lt;/keyword&gt;&lt;/keywords&gt;&lt;dates&gt;&lt;year&gt;2015&lt;/year&gt;&lt;pub-dates&gt;&lt;date&gt;Oct&lt;/date&gt;&lt;/pub-dates&gt;&lt;/dates&gt;&lt;isbn&gt;2250-1541 (Print)&amp;#xD;1947-2714 (Linking)&lt;/isbn&gt;&lt;accession-num&gt;26713293&lt;/accession-num&gt;&lt;urls&gt;&lt;related-urls&gt;&lt;url&gt;http://www.ncbi.nlm.nih.gov/pubmed/26713293&lt;/url&gt;&lt;/related-urls&gt;&lt;/urls&gt;&lt;custom2&gt;PMC4677472&lt;/custom2&gt;&lt;electronic-resource-num&gt;10.4103/1947-2714.168675&lt;/electronic-resource-num&gt;&lt;/record&gt;&lt;/Cite&gt;&lt;/EndNote&gt;</w:instrText>
            </w:r>
            <w:r w:rsidR="00D0247C"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D0247C" w:rsidRPr="00D0247C">
              <w:rPr>
                <w:rFonts w:ascii="Times New Roman" w:eastAsia="Times New Roman" w:hAnsi="Times New Roman" w:cs="Times New Roman"/>
                <w:noProof/>
              </w:rPr>
              <w:t>[98]</w:t>
            </w:r>
            <w:r w:rsidR="00D0247C"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7501B21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</w:t>
            </w:r>
          </w:p>
        </w:tc>
        <w:tc>
          <w:tcPr>
            <w:tcW w:w="619" w:type="dxa"/>
            <w:shd w:val="clear" w:color="auto" w:fill="auto"/>
            <w:noWrap/>
          </w:tcPr>
          <w:p w14:paraId="5D1B097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</w:tcPr>
          <w:p w14:paraId="714792C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</w:tcPr>
          <w:p w14:paraId="61D6564C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76B98D6E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</w:tcPr>
          <w:p w14:paraId="47739D6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</w:tcPr>
          <w:p w14:paraId="396AA714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</w:tcPr>
          <w:p w14:paraId="4B986D40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IPAQ (Total)</w:t>
            </w:r>
          </w:p>
        </w:tc>
        <w:tc>
          <w:tcPr>
            <w:tcW w:w="2880" w:type="dxa"/>
            <w:shd w:val="clear" w:color="auto" w:fill="auto"/>
            <w:noWrap/>
          </w:tcPr>
          <w:p w14:paraId="31A418ED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1410F" w:rsidRPr="00D0247C" w14:paraId="4286939F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2FB25A49" w14:textId="763905D2" w:rsidR="0051410F" w:rsidRPr="00D0247C" w:rsidRDefault="00D0247C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99</w:t>
            </w:r>
          </w:p>
        </w:tc>
        <w:tc>
          <w:tcPr>
            <w:tcW w:w="3595" w:type="dxa"/>
            <w:shd w:val="clear" w:color="auto" w:fill="auto"/>
            <w:hideMark/>
          </w:tcPr>
          <w:p w14:paraId="683E6E45" w14:textId="2AB9ECF5" w:rsidR="0051410F" w:rsidRPr="00D0247C" w:rsidRDefault="0051410F" w:rsidP="00D0247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 xml:space="preserve">Yousef S, 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Eapen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V, et al (2014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D0247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Yousef&lt;/Author&gt;&lt;Year&gt;2013&lt;/Year&gt;&lt;RecNum&gt;3914&lt;/RecNum&gt;&lt;DisplayText&gt;[99]&lt;/DisplayText&gt;&lt;record&gt;&lt;rec-number&gt;3914&lt;/rec-number&gt;&lt;foreign-keys&gt;&lt;key app="EN" db-id="ptr5wtrz350x28exzvy50aakew09rsfxts2z" timestamp="0"&gt;3914&lt;/key&gt;&lt;/foreign-keys&gt;&lt;ref-type name="Journal Article"&gt;17&lt;/ref-type&gt;&lt;contributors&gt;&lt;authors&gt;&lt;author&gt;*Yousef, S.&lt;/author&gt;&lt;author&gt;Eapen, V.&lt;/author&gt;&lt;author&gt;Zoubeidi, T.&lt;/author&gt;&lt;author&gt;Mabrouk, A.&lt;/author&gt;&lt;/authors&gt;&lt;/contributors&gt;&lt;titles&gt;&lt;title&gt;Behavioral Correlation with Television Viewing and Videogame Use among Children in the United Arab Emirates&lt;/title&gt;&lt;secondary-title&gt;Int J Psychiatry Clin Pract&lt;/secondary-title&gt;&lt;/titles&gt;&lt;periodical&gt;&lt;full-title&gt;Int J Psychiatry Clin Pract&lt;/full-title&gt;&lt;/periodical&gt;&lt;edition&gt;2013/12/18&lt;/edition&gt;&lt;dates&gt;&lt;year&gt;2013&lt;/year&gt;&lt;pub-dates&gt;&lt;date&gt;Dec 13&lt;/date&gt;&lt;/pub-dates&gt;&lt;/dates&gt;&lt;isbn&gt;1471-1788 (Electronic)&amp;#xD;1365-1501 (Linking)&lt;/isbn&gt;&lt;accession-num&gt;24329399&lt;/accession-num&gt;&lt;urls&gt;&lt;related-urls&gt;&lt;url&gt;http://www.ncbi.nlm.nih.gov/entrez/query.fcgi?cmd=Retrieve&amp;amp;db=PubMed&amp;amp;dopt=Citation&amp;amp;list_uids=24329399&lt;/url&gt;&lt;/related-urls&gt;&lt;/urls&gt;&lt;electronic-resource-num&gt;10.3109/13651501.2013.874442&lt;/electronic-resource-num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D0247C" w:rsidRPr="00D0247C">
              <w:rPr>
                <w:rFonts w:ascii="Times New Roman" w:eastAsia="Times New Roman" w:hAnsi="Times New Roman" w:cs="Times New Roman"/>
                <w:noProof/>
              </w:rPr>
              <w:t>[99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3E193F6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2, 3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69A259A9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1456A348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5AC2B06F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79F783C3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2786D032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79EDC77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320AB82A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2880" w:type="dxa"/>
            <w:shd w:val="clear" w:color="auto" w:fill="auto"/>
            <w:noWrap/>
            <w:hideMark/>
          </w:tcPr>
          <w:p w14:paraId="6047EE1C" w14:textId="52CE0DDD" w:rsidR="0051410F" w:rsidRPr="00D0247C" w:rsidRDefault="0051410F" w:rsidP="00C3678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Childhood Behavioral Checklist (TV)</w:t>
            </w:r>
          </w:p>
        </w:tc>
      </w:tr>
      <w:tr w:rsidR="0051410F" w:rsidRPr="00D0247C" w14:paraId="05A257F3" w14:textId="77777777" w:rsidTr="001D70F7">
        <w:trPr>
          <w:trHeight w:val="300"/>
        </w:trPr>
        <w:tc>
          <w:tcPr>
            <w:tcW w:w="648" w:type="dxa"/>
            <w:shd w:val="clear" w:color="auto" w:fill="auto"/>
            <w:noWrap/>
          </w:tcPr>
          <w:p w14:paraId="3FDA005F" w14:textId="3A64FA55" w:rsidR="0051410F" w:rsidRPr="00D0247C" w:rsidRDefault="00D0247C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00</w:t>
            </w:r>
          </w:p>
        </w:tc>
        <w:tc>
          <w:tcPr>
            <w:tcW w:w="3595" w:type="dxa"/>
            <w:shd w:val="clear" w:color="auto" w:fill="auto"/>
            <w:hideMark/>
          </w:tcPr>
          <w:p w14:paraId="294D0C89" w14:textId="57C477EC" w:rsidR="0051410F" w:rsidRPr="00D0247C" w:rsidRDefault="0051410F" w:rsidP="00D0247C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Youssef RM, Al-</w:t>
            </w:r>
            <w:proofErr w:type="spellStart"/>
            <w:r w:rsidRPr="00D0247C">
              <w:rPr>
                <w:rFonts w:ascii="Times New Roman" w:eastAsia="Times New Roman" w:hAnsi="Times New Roman" w:cs="Times New Roman"/>
              </w:rPr>
              <w:t>Shafie</w:t>
            </w:r>
            <w:proofErr w:type="spellEnd"/>
            <w:r w:rsidRPr="00D0247C">
              <w:rPr>
                <w:rFonts w:ascii="Times New Roman" w:eastAsia="Times New Roman" w:hAnsi="Times New Roman" w:cs="Times New Roman"/>
              </w:rPr>
              <w:t xml:space="preserve"> K (2013)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begin"/>
            </w:r>
            <w:r w:rsidR="00D0247C" w:rsidRPr="00D0247C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Youssef&lt;/Author&gt;&lt;Year&gt;2013&lt;/Year&gt;&lt;RecNum&gt;3915&lt;/RecNum&gt;&lt;DisplayText&gt;[100]&lt;/DisplayText&gt;&lt;record&gt;&lt;rec-number&gt;3915&lt;/rec-number&gt;&lt;foreign-keys&gt;&lt;key app="EN" db-id="ptr5wtrz350x28exzvy50aakew09rsfxts2z" timestamp="0"&gt;3915&lt;/key&gt;&lt;/foreign-keys&gt;&lt;ref-type name="Journal Article"&gt;17&lt;/ref-type&gt;&lt;contributors&gt;&lt;authors&gt;&lt;author&gt;*Youssef, R. M.&lt;/author&gt;&lt;author&gt;Al Shafie, K.&lt;/author&gt;&lt;author&gt;Al-Mukhaini, M.&lt;/author&gt;&lt;author&gt;Al-Balushi, H.&lt;/author&gt;&lt;/authors&gt;&lt;/contributors&gt;&lt;auth-address&gt;Department of Family Medicine and Public Health, Sultan Qaboos University, Muscat, Oman. rahman.randa@gmail.com&lt;/auth-address&gt;&lt;titles&gt;&lt;title&gt;Physical activity and perceived barriers among high-school students in Muscat, Oman&lt;/title&gt;&lt;secondary-title&gt;East Mediterr Health J&lt;/secondary-title&gt;&lt;/titles&gt;&lt;periodical&gt;&lt;full-title&gt;East Mediterr Health J&lt;/full-title&gt;&lt;/periodical&gt;&lt;pages&gt;759-68&lt;/pages&gt;&lt;volume&gt;19&lt;/volume&gt;&lt;number&gt;9&lt;/number&gt;&lt;edition&gt;2013/12/10&lt;/edition&gt;&lt;keywords&gt;&lt;keyword&gt;Adolescent&lt;/keyword&gt;&lt;keyword&gt;Body Weight&lt;/keyword&gt;&lt;keyword&gt;Cross-Sectional Studies&lt;/keyword&gt;&lt;keyword&gt;*Exercise&lt;/keyword&gt;&lt;keyword&gt;Female&lt;/keyword&gt;&lt;keyword&gt;Humans&lt;/keyword&gt;&lt;keyword&gt;Leisure Activities&lt;/keyword&gt;&lt;keyword&gt;Male&lt;/keyword&gt;&lt;keyword&gt;Oman/epidemiology&lt;/keyword&gt;&lt;keyword&gt;Physical Education and Training/statistics &amp;amp; numerical data&lt;/keyword&gt;&lt;keyword&gt;Sedentary Lifestyle&lt;/keyword&gt;&lt;keyword&gt;Sex Factors&lt;/keyword&gt;&lt;keyword&gt;Young Adult&lt;/keyword&gt;&lt;/keywords&gt;&lt;dates&gt;&lt;year&gt;2013&lt;/year&gt;&lt;pub-dates&gt;&lt;date&gt;Sep&lt;/date&gt;&lt;/pub-dates&gt;&lt;/dates&gt;&lt;isbn&gt;1020-3397 (Print)&amp;#xD;1020-3397 (Linking)&lt;/isbn&gt;&lt;accession-num&gt;24313036&lt;/accession-num&gt;&lt;urls&gt;&lt;related-urls&gt;&lt;url&gt;http://www.ncbi.nlm.nih.gov/entrez/query.fcgi?cmd=Retrieve&amp;amp;db=PubMed&amp;amp;dopt=Citation&amp;amp;list_uids=24313036&lt;/url&gt;&lt;/related-urls&gt;&lt;/urls&gt;&lt;language&gt;eng&lt;/language&gt;&lt;/record&gt;&lt;/Cite&gt;&lt;/EndNote&gt;</w:instrText>
            </w:r>
            <w:r w:rsidRPr="00D0247C">
              <w:rPr>
                <w:rFonts w:ascii="Times New Roman" w:eastAsia="Times New Roman" w:hAnsi="Times New Roman" w:cs="Times New Roman"/>
              </w:rPr>
              <w:fldChar w:fldCharType="separate"/>
            </w:r>
            <w:r w:rsidR="00D0247C" w:rsidRPr="00D0247C">
              <w:rPr>
                <w:rFonts w:ascii="Times New Roman" w:eastAsia="Times New Roman" w:hAnsi="Times New Roman" w:cs="Times New Roman"/>
                <w:noProof/>
              </w:rPr>
              <w:t>[100]</w:t>
            </w:r>
            <w:r w:rsidRPr="00D0247C">
              <w:rPr>
                <w:rFonts w:ascii="Times New Roman" w:eastAsia="Times New Roman" w:hAnsi="Times New Roman" w:cs="Times New Roman"/>
              </w:rPr>
              <w:fldChar w:fldCharType="end"/>
            </w:r>
          </w:p>
        </w:tc>
        <w:tc>
          <w:tcPr>
            <w:tcW w:w="720" w:type="dxa"/>
            <w:shd w:val="clear" w:color="auto" w:fill="auto"/>
            <w:noWrap/>
          </w:tcPr>
          <w:p w14:paraId="0BE6BD50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3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2DF95BD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001" w:type="dxa"/>
            <w:shd w:val="clear" w:color="auto" w:fill="auto"/>
            <w:noWrap/>
            <w:hideMark/>
          </w:tcPr>
          <w:p w14:paraId="5245F0CB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19" w:type="dxa"/>
            <w:shd w:val="clear" w:color="auto" w:fill="auto"/>
            <w:noWrap/>
            <w:hideMark/>
          </w:tcPr>
          <w:p w14:paraId="60338ED6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34FB8195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1191" w:type="dxa"/>
            <w:shd w:val="clear" w:color="auto" w:fill="auto"/>
            <w:noWrap/>
            <w:hideMark/>
          </w:tcPr>
          <w:p w14:paraId="2FA702C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1</w:t>
            </w:r>
          </w:p>
        </w:tc>
        <w:tc>
          <w:tcPr>
            <w:tcW w:w="620" w:type="dxa"/>
            <w:shd w:val="clear" w:color="auto" w:fill="auto"/>
            <w:noWrap/>
            <w:hideMark/>
          </w:tcPr>
          <w:p w14:paraId="35234BDD" w14:textId="77777777" w:rsidR="0051410F" w:rsidRPr="00D0247C" w:rsidRDefault="0051410F" w:rsidP="0051410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2493" w:type="dxa"/>
            <w:shd w:val="clear" w:color="auto" w:fill="auto"/>
            <w:noWrap/>
            <w:hideMark/>
          </w:tcPr>
          <w:p w14:paraId="26222B83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 w:rsidRPr="00D0247C">
              <w:rPr>
                <w:rFonts w:ascii="Times New Roman" w:eastAsia="Times New Roman" w:hAnsi="Times New Roman" w:cs="Times New Roman"/>
              </w:rPr>
              <w:t>Local Tool (Total, Barriers</w:t>
            </w:r>
          </w:p>
        </w:tc>
        <w:tc>
          <w:tcPr>
            <w:tcW w:w="2880" w:type="dxa"/>
            <w:shd w:val="clear" w:color="auto" w:fill="auto"/>
            <w:noWrap/>
            <w:hideMark/>
          </w:tcPr>
          <w:p w14:paraId="07EC0C59" w14:textId="77777777" w:rsidR="0051410F" w:rsidRPr="00D0247C" w:rsidRDefault="0051410F" w:rsidP="0051410F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0247C">
              <w:rPr>
                <w:rFonts w:ascii="Times New Roman" w:eastAsia="Times New Roman" w:hAnsi="Times New Roman" w:cs="Times New Roman"/>
                <w:sz w:val="20"/>
                <w:szCs w:val="20"/>
              </w:rPr>
              <w:t>Local (TV/computer)</w:t>
            </w:r>
          </w:p>
        </w:tc>
      </w:tr>
    </w:tbl>
    <w:p w14:paraId="1DAA6640" w14:textId="77777777" w:rsidR="00175B77" w:rsidRPr="00D0247C" w:rsidRDefault="00E87AF8" w:rsidP="00175B7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D0247C">
        <w:rPr>
          <w:rFonts w:ascii="Times New Roman" w:hAnsi="Times New Roman" w:cs="Times New Roman"/>
        </w:rPr>
        <w:t>Qu</w:t>
      </w:r>
      <w:r w:rsidR="00175B77" w:rsidRPr="00D0247C">
        <w:rPr>
          <w:rFonts w:ascii="Times New Roman" w:hAnsi="Times New Roman" w:cs="Times New Roman"/>
        </w:rPr>
        <w:t>ality assessment</w:t>
      </w:r>
      <w:r w:rsidRPr="00D0247C">
        <w:rPr>
          <w:rFonts w:ascii="Times New Roman" w:hAnsi="Times New Roman" w:cs="Times New Roman"/>
        </w:rPr>
        <w:t xml:space="preserve">: </w:t>
      </w:r>
      <w:r w:rsidR="000E789F" w:rsidRPr="00D0247C">
        <w:rPr>
          <w:rFonts w:ascii="Times New Roman" w:hAnsi="Times New Roman" w:cs="Times New Roman"/>
        </w:rPr>
        <w:t xml:space="preserve">Except for qualitative studies, all </w:t>
      </w:r>
      <w:r w:rsidR="00B22681" w:rsidRPr="00D0247C">
        <w:rPr>
          <w:rFonts w:ascii="Times New Roman" w:hAnsi="Times New Roman" w:cs="Times New Roman"/>
        </w:rPr>
        <w:t>studies were assigned “1” for each of the following criteria if they provided an adequate description</w:t>
      </w:r>
      <w:r w:rsidR="00175B77" w:rsidRPr="00D0247C">
        <w:rPr>
          <w:rFonts w:ascii="Times New Roman" w:hAnsi="Times New Roman" w:cs="Times New Roman"/>
        </w:rPr>
        <w:t xml:space="preserve">: </w:t>
      </w:r>
      <w:r w:rsidRPr="00D0247C">
        <w:rPr>
          <w:rFonts w:ascii="Times New Roman" w:hAnsi="Times New Roman" w:cs="Times New Roman"/>
        </w:rPr>
        <w:t xml:space="preserve">1. </w:t>
      </w:r>
      <w:r w:rsidR="00B22681" w:rsidRPr="00D0247C">
        <w:rPr>
          <w:rFonts w:ascii="Times New Roman" w:hAnsi="Times New Roman" w:cs="Times New Roman"/>
        </w:rPr>
        <w:t>Eligibility</w:t>
      </w:r>
      <w:r w:rsidR="00175B77" w:rsidRPr="00D0247C">
        <w:rPr>
          <w:rFonts w:ascii="Times New Roman" w:hAnsi="Times New Roman" w:cs="Times New Roman"/>
        </w:rPr>
        <w:t xml:space="preserve">, </w:t>
      </w:r>
      <w:r w:rsidRPr="00D0247C">
        <w:rPr>
          <w:rFonts w:ascii="Times New Roman" w:hAnsi="Times New Roman" w:cs="Times New Roman"/>
        </w:rPr>
        <w:t xml:space="preserve">2. </w:t>
      </w:r>
      <w:r w:rsidR="00175B77" w:rsidRPr="00D0247C">
        <w:rPr>
          <w:rFonts w:ascii="Times New Roman" w:hAnsi="Times New Roman" w:cs="Times New Roman"/>
        </w:rPr>
        <w:t>Randomization of participant selection or assignment for case-control studies,</w:t>
      </w:r>
      <w:r w:rsidRPr="00D0247C">
        <w:rPr>
          <w:rFonts w:ascii="Times New Roman" w:hAnsi="Times New Roman" w:cs="Times New Roman"/>
        </w:rPr>
        <w:t xml:space="preserve"> iii. </w:t>
      </w:r>
      <w:r w:rsidR="00B22681" w:rsidRPr="00D0247C">
        <w:rPr>
          <w:rFonts w:ascii="Times New Roman" w:hAnsi="Times New Roman" w:cs="Times New Roman"/>
        </w:rPr>
        <w:t xml:space="preserve">Study sample (including </w:t>
      </w:r>
      <w:r w:rsidRPr="00D0247C">
        <w:rPr>
          <w:rFonts w:ascii="Times New Roman" w:hAnsi="Times New Roman" w:cs="Times New Roman"/>
        </w:rPr>
        <w:t xml:space="preserve">number/size, age and gender), </w:t>
      </w:r>
      <w:r w:rsidR="00B22681" w:rsidRPr="00D0247C">
        <w:rPr>
          <w:rFonts w:ascii="Times New Roman" w:hAnsi="Times New Roman" w:cs="Times New Roman"/>
        </w:rPr>
        <w:t xml:space="preserve">3. </w:t>
      </w:r>
      <w:r w:rsidRPr="00D0247C">
        <w:rPr>
          <w:rFonts w:ascii="Times New Roman" w:hAnsi="Times New Roman" w:cs="Times New Roman"/>
        </w:rPr>
        <w:t>Measurement of physical activity includes duration, intensity and frequency (</w:t>
      </w:r>
      <w:r w:rsidR="00B22681" w:rsidRPr="00D0247C">
        <w:rPr>
          <w:rFonts w:ascii="Times New Roman" w:hAnsi="Times New Roman" w:cs="Times New Roman"/>
        </w:rPr>
        <w:t xml:space="preserve">alternatively, </w:t>
      </w:r>
      <w:r w:rsidRPr="00D0247C">
        <w:rPr>
          <w:rFonts w:ascii="Times New Roman" w:hAnsi="Times New Roman" w:cs="Times New Roman"/>
        </w:rPr>
        <w:t xml:space="preserve">for studies in Table 1 and 4 </w:t>
      </w:r>
      <w:r w:rsidR="00B22681" w:rsidRPr="00D0247C">
        <w:rPr>
          <w:rFonts w:ascii="Times New Roman" w:hAnsi="Times New Roman" w:cs="Times New Roman"/>
        </w:rPr>
        <w:t xml:space="preserve">studies </w:t>
      </w:r>
      <w:r w:rsidR="00B22681" w:rsidRPr="00D0247C">
        <w:rPr>
          <w:rFonts w:ascii="Times New Roman" w:hAnsi="Times New Roman" w:cs="Times New Roman"/>
        </w:rPr>
        <w:lastRenderedPageBreak/>
        <w:t xml:space="preserve">should include an </w:t>
      </w:r>
      <w:r w:rsidRPr="00D0247C">
        <w:rPr>
          <w:rFonts w:ascii="Times New Roman" w:hAnsi="Times New Roman" w:cs="Times New Roman"/>
        </w:rPr>
        <w:t xml:space="preserve">adequate description of physical activity in-line with objectives of the study; </w:t>
      </w:r>
      <w:r w:rsidR="00B22681" w:rsidRPr="00D0247C">
        <w:rPr>
          <w:rFonts w:ascii="Times New Roman" w:hAnsi="Times New Roman" w:cs="Times New Roman"/>
        </w:rPr>
        <w:t xml:space="preserve">for studies in </w:t>
      </w:r>
      <w:r w:rsidRPr="00D0247C">
        <w:rPr>
          <w:rFonts w:ascii="Times New Roman" w:hAnsi="Times New Roman" w:cs="Times New Roman"/>
        </w:rPr>
        <w:t xml:space="preserve">Table 2, </w:t>
      </w:r>
      <w:r w:rsidR="00B22681" w:rsidRPr="00D0247C">
        <w:rPr>
          <w:rFonts w:ascii="Times New Roman" w:hAnsi="Times New Roman" w:cs="Times New Roman"/>
        </w:rPr>
        <w:t>they should also use the</w:t>
      </w:r>
      <w:r w:rsidRPr="00D0247C">
        <w:rPr>
          <w:rFonts w:ascii="Times New Roman" w:hAnsi="Times New Roman" w:cs="Times New Roman"/>
        </w:rPr>
        <w:t xml:space="preserve"> WHO recommendation on physical activity</w:t>
      </w:r>
      <w:r w:rsidR="00B22681" w:rsidRPr="00D0247C">
        <w:rPr>
          <w:rFonts w:ascii="Times New Roman" w:hAnsi="Times New Roman" w:cs="Times New Roman"/>
        </w:rPr>
        <w:t>….</w:t>
      </w:r>
      <w:r w:rsidRPr="00D0247C">
        <w:rPr>
          <w:rFonts w:ascii="Times New Roman" w:hAnsi="Times New Roman" w:cs="Times New Roman"/>
        </w:rPr>
        <w:t xml:space="preserve">) and/or measurement of sedentary behavior, </w:t>
      </w:r>
      <w:r w:rsidR="00B22681" w:rsidRPr="00D0247C">
        <w:rPr>
          <w:rFonts w:ascii="Times New Roman" w:hAnsi="Times New Roman" w:cs="Times New Roman"/>
        </w:rPr>
        <w:t>5. Co-variates included in the data analysis.</w:t>
      </w:r>
      <w:r w:rsidR="000E789F" w:rsidRPr="00D0247C">
        <w:rPr>
          <w:rFonts w:ascii="Times New Roman" w:hAnsi="Times New Roman" w:cs="Times New Roman"/>
        </w:rPr>
        <w:t xml:space="preserve"> Qualitative studies (Q) were assigned “1” for each of the following criteria if they provided an adequate description: 1</w:t>
      </w:r>
      <w:r w:rsidR="003D2522" w:rsidRPr="00D0247C">
        <w:rPr>
          <w:rFonts w:ascii="Times New Roman" w:hAnsi="Times New Roman" w:cs="Times New Roman"/>
        </w:rPr>
        <w:t xml:space="preserve">. Eligibility, 2. Sample Selection, 3. Study sample (including number/size, age and gender, 4. Recognition of standard definition for physical activity and/or sedentary behavior, 5. Analysis/interpretation </w:t>
      </w:r>
    </w:p>
    <w:p w14:paraId="2D217905" w14:textId="2CF83719" w:rsidR="00B22681" w:rsidRPr="00D0247C" w:rsidRDefault="00B22681" w:rsidP="004640E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D0247C">
        <w:rPr>
          <w:rFonts w:ascii="Times New Roman" w:hAnsi="Times New Roman" w:cs="Times New Roman"/>
        </w:rPr>
        <w:t xml:space="preserve">Tools: Published tool (GPAQ: Global Physical Activity Questionnaire; IPAQ: International Physical Activity Questionnaire; ATLS: Arab Teens </w:t>
      </w:r>
      <w:r w:rsidR="00C06D1C" w:rsidRPr="00D0247C">
        <w:rPr>
          <w:rFonts w:ascii="Times New Roman" w:hAnsi="Times New Roman" w:cs="Times New Roman"/>
        </w:rPr>
        <w:t>Lifestyle Student Questionnaire</w:t>
      </w:r>
      <w:r w:rsidR="00157941" w:rsidRPr="00D0247C">
        <w:rPr>
          <w:rFonts w:ascii="Times New Roman" w:hAnsi="Times New Roman" w:cs="Times New Roman"/>
        </w:rPr>
        <w:t xml:space="preserve">, </w:t>
      </w:r>
      <w:r w:rsidR="004640ED" w:rsidRPr="00D0247C">
        <w:rPr>
          <w:rFonts w:ascii="Times New Roman" w:eastAsia="Times New Roman" w:hAnsi="Times New Roman" w:cs="Times New Roman"/>
        </w:rPr>
        <w:t>PASESA</w:t>
      </w:r>
      <w:r w:rsidR="004640ED">
        <w:rPr>
          <w:rFonts w:ascii="Times New Roman" w:hAnsi="Times New Roman" w:cs="Times New Roman"/>
        </w:rPr>
        <w:t xml:space="preserve">: </w:t>
      </w:r>
      <w:r w:rsidR="004640ED" w:rsidRPr="004640ED">
        <w:rPr>
          <w:rFonts w:ascii="Times New Roman" w:hAnsi="Times New Roman" w:cs="Times New Roman"/>
        </w:rPr>
        <w:t>Physical Activity Self-Efficacy Scale for Adolescents</w:t>
      </w:r>
      <w:r w:rsidR="004640ED">
        <w:rPr>
          <w:rFonts w:ascii="Times New Roman" w:hAnsi="Times New Roman" w:cs="Times New Roman"/>
        </w:rPr>
        <w:t>,</w:t>
      </w:r>
      <w:bookmarkStart w:id="0" w:name="_GoBack"/>
      <w:bookmarkEnd w:id="0"/>
      <w:r w:rsidR="004640ED" w:rsidRPr="004640ED">
        <w:rPr>
          <w:rFonts w:ascii="Times New Roman" w:hAnsi="Times New Roman" w:cs="Times New Roman"/>
        </w:rPr>
        <w:t xml:space="preserve"> </w:t>
      </w:r>
      <w:r w:rsidR="00C06D1C" w:rsidRPr="00D0247C">
        <w:rPr>
          <w:rFonts w:ascii="Times New Roman" w:hAnsi="Times New Roman" w:cs="Times New Roman"/>
        </w:rPr>
        <w:t xml:space="preserve">SDSCA: </w:t>
      </w:r>
      <w:r w:rsidR="00157941" w:rsidRPr="00D0247C">
        <w:rPr>
          <w:rFonts w:ascii="Times New Roman" w:hAnsi="Times New Roman" w:cs="Times New Roman"/>
        </w:rPr>
        <w:t>Summary of</w:t>
      </w:r>
      <w:r w:rsidR="00C06D1C" w:rsidRPr="00D0247C">
        <w:rPr>
          <w:rFonts w:ascii="Times New Roman" w:hAnsi="Times New Roman" w:cs="Times New Roman"/>
        </w:rPr>
        <w:t xml:space="preserve"> Diabetes Self-Care Activities</w:t>
      </w:r>
      <w:r w:rsidR="00157941" w:rsidRPr="00D0247C">
        <w:rPr>
          <w:rFonts w:ascii="Times New Roman" w:hAnsi="Times New Roman" w:cs="Times New Roman"/>
        </w:rPr>
        <w:t>)</w:t>
      </w:r>
      <w:r w:rsidRPr="00D0247C">
        <w:rPr>
          <w:rFonts w:ascii="Times New Roman" w:hAnsi="Times New Roman" w:cs="Times New Roman"/>
        </w:rPr>
        <w:t xml:space="preserve"> or locally developed tool</w:t>
      </w:r>
    </w:p>
    <w:p w14:paraId="782C9180" w14:textId="77777777" w:rsidR="007D0B34" w:rsidRPr="00D0247C" w:rsidRDefault="007D0B34" w:rsidP="00175B7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D0247C">
        <w:rPr>
          <w:rFonts w:ascii="Times New Roman" w:hAnsi="Times New Roman" w:cs="Times New Roman"/>
        </w:rPr>
        <w:t>ND: Tools and/or type of PA or SB not adequately described</w:t>
      </w:r>
    </w:p>
    <w:p w14:paraId="60D6CFC9" w14:textId="77777777" w:rsidR="009F182D" w:rsidRPr="00D0247C" w:rsidRDefault="00C06D1C" w:rsidP="003D2522">
      <w:pPr>
        <w:rPr>
          <w:rFonts w:ascii="Times New Roman" w:hAnsi="Times New Roman" w:cs="Times New Roman"/>
        </w:rPr>
      </w:pPr>
      <w:r w:rsidRPr="00D0247C">
        <w:rPr>
          <w:rFonts w:ascii="Times New Roman" w:hAnsi="Times New Roman" w:cs="Times New Roman"/>
        </w:rPr>
        <w:t>References:</w:t>
      </w:r>
    </w:p>
    <w:p w14:paraId="6E6457A3" w14:textId="77777777" w:rsidR="002D7EBD" w:rsidRPr="002D7EBD" w:rsidRDefault="009F182D" w:rsidP="002D7EBD">
      <w:pPr>
        <w:pStyle w:val="EndNoteBibliography"/>
        <w:spacing w:after="0"/>
        <w:ind w:left="720" w:hanging="720"/>
      </w:pPr>
      <w:r w:rsidRPr="00D0247C">
        <w:rPr>
          <w:rFonts w:ascii="Times New Roman" w:hAnsi="Times New Roman" w:cs="Times New Roman"/>
        </w:rPr>
        <w:fldChar w:fldCharType="begin"/>
      </w:r>
      <w:r w:rsidRPr="00D0247C">
        <w:rPr>
          <w:rFonts w:ascii="Times New Roman" w:hAnsi="Times New Roman" w:cs="Times New Roman"/>
        </w:rPr>
        <w:instrText xml:space="preserve"> ADDIN EN.REFLIST </w:instrText>
      </w:r>
      <w:r w:rsidRPr="00D0247C">
        <w:rPr>
          <w:rFonts w:ascii="Times New Roman" w:hAnsi="Times New Roman" w:cs="Times New Roman"/>
        </w:rPr>
        <w:fldChar w:fldCharType="separate"/>
      </w:r>
      <w:r w:rsidR="002D7EBD" w:rsidRPr="002D7EBD">
        <w:t>1.</w:t>
      </w:r>
      <w:r w:rsidR="002D7EBD" w:rsidRPr="002D7EBD">
        <w:tab/>
        <w:t xml:space="preserve">*Abd-El-Fattah SM: </w:t>
      </w:r>
      <w:r w:rsidR="002D7EBD" w:rsidRPr="002D7EBD">
        <w:rPr>
          <w:b/>
        </w:rPr>
        <w:t>Rasch Rating Scale Analysis of the Arabic Version of the Physical Activity Self-Efficacy Scale for Adolescents: A Social Cognitive Perspective</w:t>
      </w:r>
      <w:r w:rsidR="002D7EBD" w:rsidRPr="002D7EBD">
        <w:t xml:space="preserve">. </w:t>
      </w:r>
      <w:r w:rsidR="002D7EBD" w:rsidRPr="002D7EBD">
        <w:rPr>
          <w:i/>
        </w:rPr>
        <w:t xml:space="preserve">Psychology </w:t>
      </w:r>
      <w:r w:rsidR="002D7EBD" w:rsidRPr="002D7EBD">
        <w:t xml:space="preserve">2015, </w:t>
      </w:r>
      <w:r w:rsidR="002D7EBD" w:rsidRPr="002D7EBD">
        <w:rPr>
          <w:b/>
        </w:rPr>
        <w:t>06</w:t>
      </w:r>
      <w:r w:rsidR="002D7EBD" w:rsidRPr="002D7EBD">
        <w:t>(16):2161-2180.</w:t>
      </w:r>
    </w:p>
    <w:p w14:paraId="58A9BD50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2.</w:t>
      </w:r>
      <w:r w:rsidRPr="002D7EBD">
        <w:tab/>
        <w:t xml:space="preserve">*Abdi S, Sadiya A, Ali S, Varghese S, Abusnana S: </w:t>
      </w:r>
      <w:r w:rsidRPr="002D7EBD">
        <w:rPr>
          <w:b/>
        </w:rPr>
        <w:t>Behavioural Lifestyle Intervention Study (BLIS) in patients with type 2 diabetes in the United Arab Emirates: A randomized controlled trial</w:t>
      </w:r>
      <w:r w:rsidRPr="002D7EBD">
        <w:t xml:space="preserve">. </w:t>
      </w:r>
      <w:r w:rsidRPr="002D7EBD">
        <w:rPr>
          <w:i/>
        </w:rPr>
        <w:t xml:space="preserve">BMC Nutrition </w:t>
      </w:r>
      <w:r w:rsidRPr="002D7EBD">
        <w:t xml:space="preserve">2015, </w:t>
      </w:r>
      <w:r w:rsidRPr="002D7EBD">
        <w:rPr>
          <w:b/>
        </w:rPr>
        <w:t>1</w:t>
      </w:r>
      <w:r w:rsidRPr="002D7EBD">
        <w:t>(1):1.</w:t>
      </w:r>
    </w:p>
    <w:p w14:paraId="7BABC308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3.</w:t>
      </w:r>
      <w:r w:rsidRPr="002D7EBD">
        <w:tab/>
        <w:t xml:space="preserve">*Abduelkarem A, Sackville M: </w:t>
      </w:r>
      <w:r w:rsidRPr="002D7EBD">
        <w:rPr>
          <w:b/>
        </w:rPr>
        <w:t>Changes of some Health Indicators in Patients with Type 2 Diabetes: A Prospective Study in three Community Pharmacies in Sharjah, United Arab Emirates</w:t>
      </w:r>
      <w:r w:rsidRPr="002D7EBD">
        <w:t xml:space="preserve">. </w:t>
      </w:r>
      <w:r w:rsidRPr="002D7EBD">
        <w:rPr>
          <w:i/>
        </w:rPr>
        <w:t xml:space="preserve">Libyan J Med </w:t>
      </w:r>
      <w:r w:rsidRPr="002D7EBD">
        <w:t xml:space="preserve">2009, </w:t>
      </w:r>
      <w:r w:rsidRPr="002D7EBD">
        <w:rPr>
          <w:b/>
        </w:rPr>
        <w:t>4</w:t>
      </w:r>
      <w:r w:rsidRPr="002D7EBD">
        <w:t>(1):31-36.</w:t>
      </w:r>
    </w:p>
    <w:p w14:paraId="48449204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4.</w:t>
      </w:r>
      <w:r w:rsidRPr="002D7EBD">
        <w:tab/>
        <w:t xml:space="preserve">*AboZaid HA, Farahat FM: </w:t>
      </w:r>
      <w:r w:rsidRPr="002D7EBD">
        <w:rPr>
          <w:b/>
        </w:rPr>
        <w:t>Physical activity profile among patients attending family medicine clinics in western Saudi Arabia</w:t>
      </w:r>
      <w:r w:rsidRPr="002D7EBD">
        <w:t xml:space="preserve">. </w:t>
      </w:r>
      <w:r w:rsidRPr="002D7EBD">
        <w:rPr>
          <w:i/>
        </w:rPr>
        <w:t xml:space="preserve">Saudi Med J </w:t>
      </w:r>
      <w:r w:rsidRPr="002D7EBD">
        <w:t xml:space="preserve">2010, </w:t>
      </w:r>
      <w:r w:rsidRPr="002D7EBD">
        <w:rPr>
          <w:b/>
        </w:rPr>
        <w:t>31</w:t>
      </w:r>
      <w:r w:rsidRPr="002D7EBD">
        <w:t>(4):428-433.</w:t>
      </w:r>
    </w:p>
    <w:p w14:paraId="5F0E5520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5.</w:t>
      </w:r>
      <w:r w:rsidRPr="002D7EBD">
        <w:tab/>
        <w:t>*Al-Daghri NM, Alokail MS, Rahman S, Amer OE, Al-Attas OS, Alfawaz H, Tripathi G, Sabico S, Chrousos GP, McTernan PG</w:t>
      </w:r>
      <w:r w:rsidRPr="002D7EBD">
        <w:rPr>
          <w:i/>
        </w:rPr>
        <w:t xml:space="preserve"> et al</w:t>
      </w:r>
      <w:r w:rsidRPr="002D7EBD">
        <w:t xml:space="preserve">: </w:t>
      </w:r>
      <w:r w:rsidRPr="002D7EBD">
        <w:rPr>
          <w:b/>
        </w:rPr>
        <w:t>Habitual physical activity is associated with circulating irisin in healthy controls but not in subjects with diabetes mellitus type 2</w:t>
      </w:r>
      <w:r w:rsidRPr="002D7EBD">
        <w:t xml:space="preserve">. </w:t>
      </w:r>
      <w:r w:rsidRPr="002D7EBD">
        <w:rPr>
          <w:i/>
        </w:rPr>
        <w:t xml:space="preserve">Eur J Clin Invest </w:t>
      </w:r>
      <w:r w:rsidRPr="002D7EBD">
        <w:t xml:space="preserve">2015, </w:t>
      </w:r>
      <w:r w:rsidRPr="002D7EBD">
        <w:rPr>
          <w:b/>
        </w:rPr>
        <w:t>45</w:t>
      </w:r>
      <w:r w:rsidRPr="002D7EBD">
        <w:t>(8):775-781.</w:t>
      </w:r>
    </w:p>
    <w:p w14:paraId="341A6525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6.</w:t>
      </w:r>
      <w:r w:rsidRPr="002D7EBD">
        <w:tab/>
        <w:t xml:space="preserve">*Al Junaibi A, Abdulle A, Sabri S, Hag-Ali M, Nagelkerke N: </w:t>
      </w:r>
      <w:r w:rsidRPr="002D7EBD">
        <w:rPr>
          <w:b/>
        </w:rPr>
        <w:t>The prevalence and potential determinants of obesity among school children and adolescents in Abu Dhabi, United Arab Emirates</w:t>
      </w:r>
      <w:r w:rsidRPr="002D7EBD">
        <w:t xml:space="preserve">. </w:t>
      </w:r>
      <w:r w:rsidRPr="002D7EBD">
        <w:rPr>
          <w:i/>
        </w:rPr>
        <w:t xml:space="preserve">Int J Obes (Lond) </w:t>
      </w:r>
      <w:r w:rsidRPr="002D7EBD">
        <w:t xml:space="preserve">2012, </w:t>
      </w:r>
      <w:r w:rsidRPr="002D7EBD">
        <w:rPr>
          <w:b/>
        </w:rPr>
        <w:t>37</w:t>
      </w:r>
      <w:r w:rsidRPr="002D7EBD">
        <w:t>(1):68-74.</w:t>
      </w:r>
    </w:p>
    <w:p w14:paraId="6B39E365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7.</w:t>
      </w:r>
      <w:r w:rsidRPr="002D7EBD">
        <w:tab/>
        <w:t xml:space="preserve">*Al Saif A, Alsenany S: </w:t>
      </w:r>
      <w:r w:rsidRPr="002D7EBD">
        <w:rPr>
          <w:b/>
        </w:rPr>
        <w:t>Aerobic and anaerobic exercise training in obese adults</w:t>
      </w:r>
      <w:r w:rsidRPr="002D7EBD">
        <w:t xml:space="preserve">. </w:t>
      </w:r>
      <w:r w:rsidRPr="002D7EBD">
        <w:rPr>
          <w:i/>
        </w:rPr>
        <w:t xml:space="preserve">J Phys Ther Sci </w:t>
      </w:r>
      <w:r w:rsidRPr="002D7EBD">
        <w:t xml:space="preserve">2015, </w:t>
      </w:r>
      <w:r w:rsidRPr="002D7EBD">
        <w:rPr>
          <w:b/>
        </w:rPr>
        <w:t>27</w:t>
      </w:r>
      <w:r w:rsidRPr="002D7EBD">
        <w:t>(6):1697-1700.</w:t>
      </w:r>
    </w:p>
    <w:p w14:paraId="0839160C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8.</w:t>
      </w:r>
      <w:r w:rsidRPr="002D7EBD">
        <w:tab/>
        <w:t xml:space="preserve">*Al Saweer A, Salehi S, Al Tiho M, Al Saffar B, Al Amer M: </w:t>
      </w:r>
      <w:r w:rsidRPr="002D7EBD">
        <w:rPr>
          <w:b/>
        </w:rPr>
        <w:t>Interventional Program for Teenagers' Obesity</w:t>
      </w:r>
      <w:r w:rsidRPr="002D7EBD">
        <w:t xml:space="preserve">. </w:t>
      </w:r>
      <w:r w:rsidRPr="002D7EBD">
        <w:rPr>
          <w:i/>
        </w:rPr>
        <w:t xml:space="preserve">Bahrain Medical Bulletin </w:t>
      </w:r>
      <w:r w:rsidRPr="002D7EBD">
        <w:t xml:space="preserve">2015, </w:t>
      </w:r>
      <w:r w:rsidRPr="002D7EBD">
        <w:rPr>
          <w:b/>
        </w:rPr>
        <w:t>37</w:t>
      </w:r>
      <w:r w:rsidRPr="002D7EBD">
        <w:t>(2):109-+.</w:t>
      </w:r>
    </w:p>
    <w:p w14:paraId="432AE827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9.</w:t>
      </w:r>
      <w:r w:rsidRPr="002D7EBD">
        <w:tab/>
        <w:t xml:space="preserve">*Al Thani M, Al Thani A, Al-Chetachi W, Al Malki B, Khalifa SAH, Bakri AH, Hwalla N, Nasreddine L, Naja F: </w:t>
      </w:r>
      <w:r w:rsidRPr="002D7EBD">
        <w:rPr>
          <w:b/>
        </w:rPr>
        <w:t>Lifestyle Patterns Are Associated with Elevated Blood Pressure among Qatari Women of Reproductive Age: A Cross-Sectional National Study</w:t>
      </w:r>
      <w:r w:rsidRPr="002D7EBD">
        <w:t xml:space="preserve">. </w:t>
      </w:r>
      <w:r w:rsidRPr="002D7EBD">
        <w:rPr>
          <w:i/>
        </w:rPr>
        <w:t xml:space="preserve">Nutrients </w:t>
      </w:r>
      <w:r w:rsidRPr="002D7EBD">
        <w:t xml:space="preserve">2015, </w:t>
      </w:r>
      <w:r w:rsidRPr="002D7EBD">
        <w:rPr>
          <w:b/>
        </w:rPr>
        <w:t>7</w:t>
      </w:r>
      <w:r w:rsidRPr="002D7EBD">
        <w:t>(9):7593-7615.</w:t>
      </w:r>
    </w:p>
    <w:p w14:paraId="20163EA7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10.</w:t>
      </w:r>
      <w:r w:rsidRPr="002D7EBD">
        <w:tab/>
        <w:t xml:space="preserve">*Al-Doghether M, Al-Tuwijri A, Khan A: </w:t>
      </w:r>
      <w:r w:rsidRPr="002D7EBD">
        <w:rPr>
          <w:b/>
        </w:rPr>
        <w:t>Obstacles to preventive intervention. Do physicians' health habits and mind-set towards preventive care play any role?</w:t>
      </w:r>
      <w:r w:rsidRPr="002D7EBD">
        <w:t xml:space="preserve"> </w:t>
      </w:r>
      <w:r w:rsidRPr="002D7EBD">
        <w:rPr>
          <w:i/>
        </w:rPr>
        <w:t xml:space="preserve">Saudi Med J </w:t>
      </w:r>
      <w:r w:rsidRPr="002D7EBD">
        <w:t xml:space="preserve">2007, </w:t>
      </w:r>
      <w:r w:rsidRPr="002D7EBD">
        <w:rPr>
          <w:b/>
        </w:rPr>
        <w:t>28</w:t>
      </w:r>
      <w:r w:rsidRPr="002D7EBD">
        <w:t>(8):1269-1274.</w:t>
      </w:r>
    </w:p>
    <w:p w14:paraId="71DBCEE2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11.</w:t>
      </w:r>
      <w:r w:rsidRPr="002D7EBD">
        <w:tab/>
        <w:t xml:space="preserve">*Al-Eisa ES, Al-Sobayel HI: </w:t>
      </w:r>
      <w:r w:rsidRPr="002D7EBD">
        <w:rPr>
          <w:b/>
        </w:rPr>
        <w:t>Physical Activity and Health Beliefs among Saudi Women</w:t>
      </w:r>
      <w:r w:rsidRPr="002D7EBD">
        <w:t xml:space="preserve">. </w:t>
      </w:r>
      <w:r w:rsidRPr="002D7EBD">
        <w:rPr>
          <w:i/>
        </w:rPr>
        <w:t xml:space="preserve">J Nutr Metab </w:t>
      </w:r>
      <w:r w:rsidRPr="002D7EBD">
        <w:t xml:space="preserve">2012, </w:t>
      </w:r>
      <w:r w:rsidRPr="002D7EBD">
        <w:rPr>
          <w:b/>
        </w:rPr>
        <w:t>2012</w:t>
      </w:r>
      <w:r w:rsidRPr="002D7EBD">
        <w:t>:642187.</w:t>
      </w:r>
    </w:p>
    <w:p w14:paraId="4E64FA5D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lastRenderedPageBreak/>
        <w:t>12.</w:t>
      </w:r>
      <w:r w:rsidRPr="002D7EBD">
        <w:tab/>
        <w:t xml:space="preserve">*Al-Eisa E, Alghadir AH, Gabr SA, Iqbal ZA: </w:t>
      </w:r>
      <w:r w:rsidRPr="002D7EBD">
        <w:rPr>
          <w:b/>
        </w:rPr>
        <w:t>Exercise intervention as a protective modulator against metabolic disorders in cigarette smokers</w:t>
      </w:r>
      <w:r w:rsidRPr="002D7EBD">
        <w:t xml:space="preserve">. </w:t>
      </w:r>
      <w:r w:rsidRPr="002D7EBD">
        <w:rPr>
          <w:i/>
        </w:rPr>
        <w:t xml:space="preserve">J Phys Ther Sci </w:t>
      </w:r>
      <w:r w:rsidRPr="002D7EBD">
        <w:t xml:space="preserve">2016, </w:t>
      </w:r>
      <w:r w:rsidRPr="002D7EBD">
        <w:rPr>
          <w:b/>
        </w:rPr>
        <w:t>28</w:t>
      </w:r>
      <w:r w:rsidRPr="002D7EBD">
        <w:t>(3):983-991.</w:t>
      </w:r>
    </w:p>
    <w:p w14:paraId="10253D0E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13.</w:t>
      </w:r>
      <w:r w:rsidRPr="002D7EBD">
        <w:tab/>
        <w:t xml:space="preserve">*Al-Eisa E, Buragadda S, Melam GR: </w:t>
      </w:r>
      <w:r w:rsidRPr="002D7EBD">
        <w:rPr>
          <w:b/>
        </w:rPr>
        <w:t>Association between physical activity and psychological status among Saudi female students</w:t>
      </w:r>
      <w:r w:rsidRPr="002D7EBD">
        <w:t xml:space="preserve">. </w:t>
      </w:r>
      <w:r w:rsidRPr="002D7EBD">
        <w:rPr>
          <w:i/>
        </w:rPr>
        <w:t xml:space="preserve">BMC Psychiatry </w:t>
      </w:r>
      <w:r w:rsidRPr="002D7EBD">
        <w:t xml:space="preserve">2014, </w:t>
      </w:r>
      <w:r w:rsidRPr="002D7EBD">
        <w:rPr>
          <w:b/>
        </w:rPr>
        <w:t>14</w:t>
      </w:r>
      <w:r w:rsidRPr="002D7EBD">
        <w:t>:238.</w:t>
      </w:r>
    </w:p>
    <w:p w14:paraId="27E73B58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14.</w:t>
      </w:r>
      <w:r w:rsidRPr="002D7EBD">
        <w:tab/>
        <w:t xml:space="preserve">*Al-Eisa E, Al-Rushud A, Alghadir A, Anwer S, Al-Harbi B, Al-Sughaier N, Al-Yoseef N, Al-Otaibi R, Al-Muhaysin HA: </w:t>
      </w:r>
      <w:r w:rsidRPr="002D7EBD">
        <w:rPr>
          <w:b/>
        </w:rPr>
        <w:t>Effect of Motivation by "Instagram" on Adherence to Physical Activity among Female College Students</w:t>
      </w:r>
      <w:r w:rsidRPr="002D7EBD">
        <w:t xml:space="preserve">. </w:t>
      </w:r>
      <w:r w:rsidRPr="002D7EBD">
        <w:rPr>
          <w:i/>
        </w:rPr>
        <w:t xml:space="preserve">Biomed Res Int </w:t>
      </w:r>
      <w:r w:rsidRPr="002D7EBD">
        <w:t xml:space="preserve">2016, </w:t>
      </w:r>
      <w:r w:rsidRPr="002D7EBD">
        <w:rPr>
          <w:b/>
        </w:rPr>
        <w:t>2016</w:t>
      </w:r>
      <w:r w:rsidRPr="002D7EBD">
        <w:t>:1546013.</w:t>
      </w:r>
    </w:p>
    <w:p w14:paraId="287A4E54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15.</w:t>
      </w:r>
      <w:r w:rsidRPr="002D7EBD">
        <w:tab/>
        <w:t xml:space="preserve">*Alghadir AH, Gabr SA, Al-Eisa ES, Alghadir MH: </w:t>
      </w:r>
      <w:r w:rsidRPr="002D7EBD">
        <w:rPr>
          <w:b/>
        </w:rPr>
        <w:t>Correlation between bone mineral density and serum trace elements in response to supervised aerobic training in older adults</w:t>
      </w:r>
      <w:r w:rsidRPr="002D7EBD">
        <w:t xml:space="preserve">. </w:t>
      </w:r>
      <w:r w:rsidRPr="002D7EBD">
        <w:rPr>
          <w:i/>
        </w:rPr>
        <w:t xml:space="preserve">Clin Interv Aging </w:t>
      </w:r>
      <w:r w:rsidRPr="002D7EBD">
        <w:t xml:space="preserve">2016, </w:t>
      </w:r>
      <w:r w:rsidRPr="002D7EBD">
        <w:rPr>
          <w:b/>
        </w:rPr>
        <w:t>11</w:t>
      </w:r>
      <w:r w:rsidRPr="002D7EBD">
        <w:t>:265-273.</w:t>
      </w:r>
    </w:p>
    <w:p w14:paraId="0820C777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16.</w:t>
      </w:r>
      <w:r w:rsidRPr="002D7EBD">
        <w:tab/>
        <w:t xml:space="preserve">*Alghadir AH, Gabr SA, Aly FA: </w:t>
      </w:r>
      <w:r w:rsidRPr="002D7EBD">
        <w:rPr>
          <w:b/>
        </w:rPr>
        <w:t>The effects of four weeks aerobic training on saliva cortisol and testosterone in young healthy persons</w:t>
      </w:r>
      <w:r w:rsidRPr="002D7EBD">
        <w:t xml:space="preserve">. </w:t>
      </w:r>
      <w:r w:rsidRPr="002D7EBD">
        <w:rPr>
          <w:i/>
        </w:rPr>
        <w:t xml:space="preserve">J Phys Ther Sci </w:t>
      </w:r>
      <w:r w:rsidRPr="002D7EBD">
        <w:t xml:space="preserve">2015, </w:t>
      </w:r>
      <w:r w:rsidRPr="002D7EBD">
        <w:rPr>
          <w:b/>
        </w:rPr>
        <w:t>27</w:t>
      </w:r>
      <w:r w:rsidRPr="002D7EBD">
        <w:t>(7):2029-2033.</w:t>
      </w:r>
    </w:p>
    <w:p w14:paraId="6D2ED232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17.</w:t>
      </w:r>
      <w:r w:rsidRPr="002D7EBD">
        <w:tab/>
        <w:t xml:space="preserve">*Al-Ghawi A, Uauy R: </w:t>
      </w:r>
      <w:r w:rsidRPr="002D7EBD">
        <w:rPr>
          <w:b/>
        </w:rPr>
        <w:t>Study of the knowledge, attitudes and practices of physicians towards obesity management in primary health care in Bahrain</w:t>
      </w:r>
      <w:r w:rsidRPr="002D7EBD">
        <w:t xml:space="preserve">. </w:t>
      </w:r>
      <w:r w:rsidRPr="002D7EBD">
        <w:rPr>
          <w:i/>
        </w:rPr>
        <w:t xml:space="preserve">Public Health Nutr </w:t>
      </w:r>
      <w:r w:rsidRPr="002D7EBD">
        <w:t xml:space="preserve">2009, </w:t>
      </w:r>
      <w:r w:rsidRPr="002D7EBD">
        <w:rPr>
          <w:b/>
        </w:rPr>
        <w:t>12</w:t>
      </w:r>
      <w:r w:rsidRPr="002D7EBD">
        <w:t>(10):1791-1798.</w:t>
      </w:r>
    </w:p>
    <w:p w14:paraId="305DEE57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18.</w:t>
      </w:r>
      <w:r w:rsidRPr="002D7EBD">
        <w:tab/>
        <w:t xml:space="preserve">*Al-Ghimlas F, Subbramaniam K, Al-Owaish O, Bilas MT, Behbehani K: </w:t>
      </w:r>
      <w:r w:rsidRPr="002D7EBD">
        <w:rPr>
          <w:b/>
        </w:rPr>
        <w:t>The Effects of Supervised Exercise Program on Health-Related Physical Fitness in Kuwait</w:t>
      </w:r>
      <w:r w:rsidRPr="002D7EBD">
        <w:t xml:space="preserve">. </w:t>
      </w:r>
      <w:r w:rsidRPr="002D7EBD">
        <w:rPr>
          <w:i/>
        </w:rPr>
        <w:t xml:space="preserve">British Journal of Medicine and Medical Research </w:t>
      </w:r>
      <w:r w:rsidRPr="002D7EBD">
        <w:t xml:space="preserve">2014, </w:t>
      </w:r>
      <w:r w:rsidRPr="002D7EBD">
        <w:rPr>
          <w:b/>
        </w:rPr>
        <w:t>4</w:t>
      </w:r>
      <w:r w:rsidRPr="002D7EBD">
        <w:t>(32):5083.</w:t>
      </w:r>
    </w:p>
    <w:p w14:paraId="227C81BF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19.</w:t>
      </w:r>
      <w:r w:rsidRPr="002D7EBD">
        <w:tab/>
        <w:t xml:space="preserve">*Al-Haifi AR, Al-Fayez MA, Al-Athari BI, Al-Ajmi FA, Allafi AR, Al-Hazzaa HM, Musaiger AO: </w:t>
      </w:r>
      <w:r w:rsidRPr="002D7EBD">
        <w:rPr>
          <w:b/>
        </w:rPr>
        <w:t>Relative contribution of physical activity, sedentary behaviors, and dietary habits to the prevalence of obesity among Kuwaiti adolescents</w:t>
      </w:r>
      <w:r w:rsidRPr="002D7EBD">
        <w:t xml:space="preserve">. </w:t>
      </w:r>
      <w:r w:rsidRPr="002D7EBD">
        <w:rPr>
          <w:i/>
        </w:rPr>
        <w:t xml:space="preserve">Food Nutr Bull </w:t>
      </w:r>
      <w:r w:rsidRPr="002D7EBD">
        <w:t xml:space="preserve">2013, </w:t>
      </w:r>
      <w:r w:rsidRPr="002D7EBD">
        <w:rPr>
          <w:b/>
        </w:rPr>
        <w:t>34</w:t>
      </w:r>
      <w:r w:rsidRPr="002D7EBD">
        <w:t>(1):6-13.</w:t>
      </w:r>
    </w:p>
    <w:p w14:paraId="7B261F3C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20.</w:t>
      </w:r>
      <w:r w:rsidRPr="002D7EBD">
        <w:tab/>
        <w:t xml:space="preserve">*Al-Haifi AA, AlMajed HT, Al-Hazzaa HM, Musaiger AO, Arab MA, Hasan RA: </w:t>
      </w:r>
      <w:r w:rsidRPr="002D7EBD">
        <w:rPr>
          <w:b/>
        </w:rPr>
        <w:t>Relative Contribution of Obesity, Sedentary Behaviors and Dietary Habits to Sleep Duration Among Kuwaiti Adolescents</w:t>
      </w:r>
      <w:r w:rsidRPr="002D7EBD">
        <w:t xml:space="preserve">. </w:t>
      </w:r>
      <w:r w:rsidRPr="002D7EBD">
        <w:rPr>
          <w:i/>
        </w:rPr>
        <w:t xml:space="preserve">Glob J Health Sci </w:t>
      </w:r>
      <w:r w:rsidRPr="002D7EBD">
        <w:t xml:space="preserve">2016, </w:t>
      </w:r>
      <w:r w:rsidRPr="002D7EBD">
        <w:rPr>
          <w:b/>
        </w:rPr>
        <w:t>8</w:t>
      </w:r>
      <w:r w:rsidRPr="002D7EBD">
        <w:t>(1):107-117.</w:t>
      </w:r>
    </w:p>
    <w:p w14:paraId="2B02C098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21.</w:t>
      </w:r>
      <w:r w:rsidRPr="002D7EBD">
        <w:tab/>
        <w:t xml:space="preserve">*Al-Hamdan NA, Al-Zalabani AH, Saeed AA: </w:t>
      </w:r>
      <w:r w:rsidRPr="002D7EBD">
        <w:rPr>
          <w:b/>
        </w:rPr>
        <w:t>Comparative study of physical activity of hypertensives and normotensives: A cross-sectional study of adults in Saudi Arabia</w:t>
      </w:r>
      <w:r w:rsidRPr="002D7EBD">
        <w:t xml:space="preserve">. </w:t>
      </w:r>
      <w:r w:rsidRPr="002D7EBD">
        <w:rPr>
          <w:i/>
        </w:rPr>
        <w:t xml:space="preserve">J Family Community Med </w:t>
      </w:r>
      <w:r w:rsidRPr="002D7EBD">
        <w:t xml:space="preserve">2012, </w:t>
      </w:r>
      <w:r w:rsidRPr="002D7EBD">
        <w:rPr>
          <w:b/>
        </w:rPr>
        <w:t>19</w:t>
      </w:r>
      <w:r w:rsidRPr="002D7EBD">
        <w:t>(3):162-166.</w:t>
      </w:r>
    </w:p>
    <w:p w14:paraId="5BDAD320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22.</w:t>
      </w:r>
      <w:r w:rsidRPr="002D7EBD">
        <w:tab/>
        <w:t xml:space="preserve">*Al-Hazzaa HM, Al-Rasheedi AA: </w:t>
      </w:r>
      <w:r w:rsidRPr="002D7EBD">
        <w:rPr>
          <w:b/>
        </w:rPr>
        <w:t>Adiposity and physical activity levels among preschool children in Jeddah, Saudi Arabia</w:t>
      </w:r>
      <w:r w:rsidRPr="002D7EBD">
        <w:t xml:space="preserve">. </w:t>
      </w:r>
      <w:r w:rsidRPr="002D7EBD">
        <w:rPr>
          <w:i/>
        </w:rPr>
        <w:t xml:space="preserve">Saudi Med J </w:t>
      </w:r>
      <w:r w:rsidRPr="002D7EBD">
        <w:t xml:space="preserve">2007, </w:t>
      </w:r>
      <w:r w:rsidRPr="002D7EBD">
        <w:rPr>
          <w:b/>
        </w:rPr>
        <w:t>28</w:t>
      </w:r>
      <w:r w:rsidRPr="002D7EBD">
        <w:t>(5):766-773.</w:t>
      </w:r>
    </w:p>
    <w:p w14:paraId="0730F972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23.</w:t>
      </w:r>
      <w:r w:rsidRPr="002D7EBD">
        <w:tab/>
        <w:t xml:space="preserve">*Al-Hazzaa HM, Abahussain NA, Al-Sobayel HI, Qahwaji DM, Musaiger AO: </w:t>
      </w:r>
      <w:r w:rsidRPr="002D7EBD">
        <w:rPr>
          <w:b/>
        </w:rPr>
        <w:t>Physical activity, sedentary behaviors and dietary habits among Saudi adolescents relative to age, gender and region</w:t>
      </w:r>
      <w:r w:rsidRPr="002D7EBD">
        <w:t xml:space="preserve">. </w:t>
      </w:r>
      <w:r w:rsidRPr="002D7EBD">
        <w:rPr>
          <w:i/>
        </w:rPr>
        <w:t xml:space="preserve">Int J Behav Nutr Phys Act </w:t>
      </w:r>
      <w:r w:rsidRPr="002D7EBD">
        <w:t xml:space="preserve">2011, </w:t>
      </w:r>
      <w:r w:rsidRPr="002D7EBD">
        <w:rPr>
          <w:b/>
        </w:rPr>
        <w:t>8</w:t>
      </w:r>
      <w:r w:rsidRPr="002D7EBD">
        <w:t>:140.</w:t>
      </w:r>
    </w:p>
    <w:p w14:paraId="18CF23FD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24.</w:t>
      </w:r>
      <w:r w:rsidRPr="002D7EBD">
        <w:tab/>
        <w:t xml:space="preserve">*Al-Hazzaa HM, Abahussain NA, Al-Sobayel HI, Qahwaji DM, Musaiger AO: </w:t>
      </w:r>
      <w:r w:rsidRPr="002D7EBD">
        <w:rPr>
          <w:b/>
        </w:rPr>
        <w:t>Lifestyle factors associated with overweight and obesity among Saudi adolescents</w:t>
      </w:r>
      <w:r w:rsidRPr="002D7EBD">
        <w:t xml:space="preserve">. </w:t>
      </w:r>
      <w:r w:rsidRPr="002D7EBD">
        <w:rPr>
          <w:i/>
        </w:rPr>
        <w:t xml:space="preserve">BMC Public Health </w:t>
      </w:r>
      <w:r w:rsidRPr="002D7EBD">
        <w:t xml:space="preserve">2012, </w:t>
      </w:r>
      <w:r w:rsidRPr="002D7EBD">
        <w:rPr>
          <w:b/>
        </w:rPr>
        <w:t>12</w:t>
      </w:r>
      <w:r w:rsidRPr="002D7EBD">
        <w:t>:354.</w:t>
      </w:r>
    </w:p>
    <w:p w14:paraId="51D3395C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25.</w:t>
      </w:r>
      <w:r w:rsidRPr="002D7EBD">
        <w:tab/>
        <w:t xml:space="preserve">*Al-Hazzaa HM, Alahmadi MA, Al-Sobayel HI, Abahussain NA, Qahwaji DM, Musaiger AO: </w:t>
      </w:r>
      <w:r w:rsidRPr="002D7EBD">
        <w:rPr>
          <w:b/>
        </w:rPr>
        <w:t>Patterns and determinants of physical activity among saudi adolescents</w:t>
      </w:r>
      <w:r w:rsidRPr="002D7EBD">
        <w:t xml:space="preserve">. </w:t>
      </w:r>
      <w:r w:rsidRPr="002D7EBD">
        <w:rPr>
          <w:i/>
        </w:rPr>
        <w:t xml:space="preserve">J Phys Act Health </w:t>
      </w:r>
      <w:r w:rsidRPr="002D7EBD">
        <w:t xml:space="preserve">2014, </w:t>
      </w:r>
      <w:r w:rsidRPr="002D7EBD">
        <w:rPr>
          <w:b/>
        </w:rPr>
        <w:t>11</w:t>
      </w:r>
      <w:r w:rsidRPr="002D7EBD">
        <w:t>(6):1202-1211.</w:t>
      </w:r>
    </w:p>
    <w:p w14:paraId="677E0E2D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26.</w:t>
      </w:r>
      <w:r w:rsidRPr="002D7EBD">
        <w:tab/>
        <w:t xml:space="preserve">*Al-Hazzaa HM, Al-Nakeeb Y, Duncan MJ, Al-Sobayel HI, Abahussain NA, Musaiger AO, Lyons M, Collins P, Nevill A: </w:t>
      </w:r>
      <w:r w:rsidRPr="002D7EBD">
        <w:rPr>
          <w:b/>
        </w:rPr>
        <w:t>A cross-cultural comparison of health behaviors between Saudi and British adolescents living in urban areas: gender by country analyses</w:t>
      </w:r>
      <w:r w:rsidRPr="002D7EBD">
        <w:t xml:space="preserve">. </w:t>
      </w:r>
      <w:r w:rsidRPr="002D7EBD">
        <w:rPr>
          <w:i/>
        </w:rPr>
        <w:t xml:space="preserve">Int J Environ Res Public Health </w:t>
      </w:r>
      <w:r w:rsidRPr="002D7EBD">
        <w:t xml:space="preserve">2013, </w:t>
      </w:r>
      <w:r w:rsidRPr="002D7EBD">
        <w:rPr>
          <w:b/>
        </w:rPr>
        <w:t>10</w:t>
      </w:r>
      <w:r w:rsidRPr="002D7EBD">
        <w:t>(12):6701-6720.</w:t>
      </w:r>
    </w:p>
    <w:p w14:paraId="21D14DEB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27.</w:t>
      </w:r>
      <w:r w:rsidRPr="002D7EBD">
        <w:tab/>
        <w:t xml:space="preserve">*Al-Hazzaa HM, Al-Sobayel HI, Musaiger AO: </w:t>
      </w:r>
      <w:r w:rsidRPr="002D7EBD">
        <w:rPr>
          <w:b/>
        </w:rPr>
        <w:t>Convergent validity of the Arab Teens Lifestyle Study (ATLS) physical activity questionnaire</w:t>
      </w:r>
      <w:r w:rsidRPr="002D7EBD">
        <w:t xml:space="preserve">. </w:t>
      </w:r>
      <w:r w:rsidRPr="002D7EBD">
        <w:rPr>
          <w:i/>
        </w:rPr>
        <w:t xml:space="preserve">Int J Environ Res Public Health </w:t>
      </w:r>
      <w:r w:rsidRPr="002D7EBD">
        <w:t xml:space="preserve">2011, </w:t>
      </w:r>
      <w:r w:rsidRPr="002D7EBD">
        <w:rPr>
          <w:b/>
        </w:rPr>
        <w:t>8</w:t>
      </w:r>
      <w:r w:rsidRPr="002D7EBD">
        <w:t>(9):3810-3820.</w:t>
      </w:r>
    </w:p>
    <w:p w14:paraId="4762D148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lastRenderedPageBreak/>
        <w:t>28.</w:t>
      </w:r>
      <w:r w:rsidRPr="002D7EBD">
        <w:tab/>
        <w:t xml:space="preserve">*Al-Hazzaa HM, Al-Sobayel HI, Abahussain NA, Qahwaji DM, Alahmadi MA, Musaiger AO: </w:t>
      </w:r>
      <w:r w:rsidRPr="002D7EBD">
        <w:rPr>
          <w:b/>
        </w:rPr>
        <w:t>Association of dietary habits with levels of physical activity and screen time among adolescents living in Saudi Arabia</w:t>
      </w:r>
      <w:r w:rsidRPr="002D7EBD">
        <w:t xml:space="preserve">. </w:t>
      </w:r>
      <w:r w:rsidRPr="002D7EBD">
        <w:rPr>
          <w:i/>
        </w:rPr>
        <w:t xml:space="preserve">J Hum Nutr Diet </w:t>
      </w:r>
      <w:r w:rsidRPr="002D7EBD">
        <w:t>2013.</w:t>
      </w:r>
    </w:p>
    <w:p w14:paraId="2BA58411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29.</w:t>
      </w:r>
      <w:r w:rsidRPr="002D7EBD">
        <w:tab/>
        <w:t xml:space="preserve">*Al-Hazzaa HM, Musaiger AO, Abahussain NA, Al-Sobayel HI, Qahwaji DM: </w:t>
      </w:r>
      <w:r w:rsidRPr="002D7EBD">
        <w:rPr>
          <w:b/>
        </w:rPr>
        <w:t>Lifestyle correlates of self-reported sleep duration among Saudi adolescents: a multicentre school-based cross-sectional study</w:t>
      </w:r>
      <w:r w:rsidRPr="002D7EBD">
        <w:t xml:space="preserve">. </w:t>
      </w:r>
      <w:r w:rsidRPr="002D7EBD">
        <w:rPr>
          <w:i/>
        </w:rPr>
        <w:t xml:space="preserve">Child Care Health Dev </w:t>
      </w:r>
      <w:r w:rsidRPr="002D7EBD">
        <w:t>2013.</w:t>
      </w:r>
    </w:p>
    <w:p w14:paraId="042BECE3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30.</w:t>
      </w:r>
      <w:r w:rsidRPr="002D7EBD">
        <w:tab/>
        <w:t xml:space="preserve">*Al-Hazzaa HM: </w:t>
      </w:r>
      <w:r w:rsidRPr="002D7EBD">
        <w:rPr>
          <w:b/>
        </w:rPr>
        <w:t>Health-enhancing physical activity among Saudi adults using the International Physical Activity Questionnaire (IPAQ)</w:t>
      </w:r>
      <w:r w:rsidRPr="002D7EBD">
        <w:t xml:space="preserve">. </w:t>
      </w:r>
      <w:r w:rsidRPr="002D7EBD">
        <w:rPr>
          <w:i/>
        </w:rPr>
        <w:t xml:space="preserve">Public Health Nutr </w:t>
      </w:r>
      <w:r w:rsidRPr="002D7EBD">
        <w:t xml:space="preserve">2007, </w:t>
      </w:r>
      <w:r w:rsidRPr="002D7EBD">
        <w:rPr>
          <w:b/>
        </w:rPr>
        <w:t>10</w:t>
      </w:r>
      <w:r w:rsidRPr="002D7EBD">
        <w:t>(1):59-64.</w:t>
      </w:r>
    </w:p>
    <w:p w14:paraId="7056AF6E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31.</w:t>
      </w:r>
      <w:r w:rsidRPr="002D7EBD">
        <w:tab/>
        <w:t xml:space="preserve">*Ali HI, Bernsen RM, Baynouna LM: </w:t>
      </w:r>
      <w:r w:rsidRPr="002D7EBD">
        <w:rPr>
          <w:b/>
        </w:rPr>
        <w:t>Barriers to weight management among Emirati women: a qualitative investigation of health professionals' perspectives</w:t>
      </w:r>
      <w:r w:rsidRPr="002D7EBD">
        <w:t xml:space="preserve">. </w:t>
      </w:r>
      <w:r w:rsidRPr="002D7EBD">
        <w:rPr>
          <w:i/>
        </w:rPr>
        <w:t xml:space="preserve">Int Q Community Health Educ </w:t>
      </w:r>
      <w:r w:rsidRPr="002D7EBD">
        <w:t xml:space="preserve">2008, </w:t>
      </w:r>
      <w:r w:rsidRPr="002D7EBD">
        <w:rPr>
          <w:b/>
        </w:rPr>
        <w:t>29</w:t>
      </w:r>
      <w:r w:rsidRPr="002D7EBD">
        <w:t>(2):143-159.</w:t>
      </w:r>
    </w:p>
    <w:p w14:paraId="350B8C4F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32.</w:t>
      </w:r>
      <w:r w:rsidRPr="002D7EBD">
        <w:tab/>
        <w:t xml:space="preserve">*Ali HI, Baynouna LM, Bernsen RM: </w:t>
      </w:r>
      <w:r w:rsidRPr="002D7EBD">
        <w:rPr>
          <w:b/>
        </w:rPr>
        <w:t>Barriers and facilitators of weight management: perspectives of Arab women at risk for type 2 diabetes</w:t>
      </w:r>
      <w:r w:rsidRPr="002D7EBD">
        <w:t xml:space="preserve">. </w:t>
      </w:r>
      <w:r w:rsidRPr="002D7EBD">
        <w:rPr>
          <w:i/>
        </w:rPr>
        <w:t xml:space="preserve">Health Soc Care Community </w:t>
      </w:r>
      <w:r w:rsidRPr="002D7EBD">
        <w:t xml:space="preserve">2010, </w:t>
      </w:r>
      <w:r w:rsidRPr="002D7EBD">
        <w:rPr>
          <w:b/>
        </w:rPr>
        <w:t>18</w:t>
      </w:r>
      <w:r w:rsidRPr="002D7EBD">
        <w:t>(2):219-228.</w:t>
      </w:r>
    </w:p>
    <w:p w14:paraId="58318626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33.</w:t>
      </w:r>
      <w:r w:rsidRPr="002D7EBD">
        <w:tab/>
        <w:t xml:space="preserve">*Alkahtani SA, Elkilany AM, Al-Mohannadi AS, AlDuhIshy AM: </w:t>
      </w:r>
      <w:r w:rsidRPr="002D7EBD">
        <w:rPr>
          <w:b/>
        </w:rPr>
        <w:t>Relationship Between Self-Reported Dietary Intake and Measured Physical Activity among Male Students in the Preparatory Year in University of Dammam in Saudi Arabia</w:t>
      </w:r>
      <w:r w:rsidRPr="002D7EBD">
        <w:t xml:space="preserve">. </w:t>
      </w:r>
      <w:r w:rsidRPr="002D7EBD">
        <w:rPr>
          <w:i/>
        </w:rPr>
        <w:t xml:space="preserve">Current Research in Nutrition and Food Science Journal </w:t>
      </w:r>
      <w:r w:rsidRPr="002D7EBD">
        <w:t xml:space="preserve">2015, </w:t>
      </w:r>
      <w:r w:rsidRPr="002D7EBD">
        <w:rPr>
          <w:b/>
        </w:rPr>
        <w:t>3</w:t>
      </w:r>
      <w:r w:rsidRPr="002D7EBD">
        <w:t>(2):130-139.</w:t>
      </w:r>
    </w:p>
    <w:p w14:paraId="7B9911FF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34.</w:t>
      </w:r>
      <w:r w:rsidRPr="002D7EBD">
        <w:tab/>
        <w:t xml:space="preserve">*Al-Kilani H, Waly M, Yousef R: </w:t>
      </w:r>
      <w:r w:rsidRPr="002D7EBD">
        <w:rPr>
          <w:b/>
        </w:rPr>
        <w:t>Trends of Obesity and Overweight among College Students in Oman: A cross sectional study</w:t>
      </w:r>
      <w:r w:rsidRPr="002D7EBD">
        <w:t xml:space="preserve">. </w:t>
      </w:r>
      <w:r w:rsidRPr="002D7EBD">
        <w:rPr>
          <w:i/>
        </w:rPr>
        <w:t xml:space="preserve">Sultan Qaboos Univ Med J </w:t>
      </w:r>
      <w:r w:rsidRPr="002D7EBD">
        <w:t xml:space="preserve">2012, </w:t>
      </w:r>
      <w:r w:rsidRPr="002D7EBD">
        <w:rPr>
          <w:b/>
        </w:rPr>
        <w:t>12</w:t>
      </w:r>
      <w:r w:rsidRPr="002D7EBD">
        <w:t>(1):69-76.</w:t>
      </w:r>
    </w:p>
    <w:p w14:paraId="63511BDC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35.</w:t>
      </w:r>
      <w:r w:rsidRPr="002D7EBD">
        <w:tab/>
        <w:t xml:space="preserve">*Allafi A, Al-Haifi AR, Al-Fayez MA, Al-Athari BI, Al-Ajmi FA, Al-Hazzaa HM, Musaiger AO, Ahmed F: </w:t>
      </w:r>
      <w:r w:rsidRPr="002D7EBD">
        <w:rPr>
          <w:b/>
        </w:rPr>
        <w:t>Physical activity, sedentary behaviours and dietary habits among Kuwaiti adolescents: gender differences</w:t>
      </w:r>
      <w:r w:rsidRPr="002D7EBD">
        <w:t xml:space="preserve">. </w:t>
      </w:r>
      <w:r w:rsidRPr="002D7EBD">
        <w:rPr>
          <w:i/>
        </w:rPr>
        <w:t xml:space="preserve">Public Health Nutr </w:t>
      </w:r>
      <w:r w:rsidRPr="002D7EBD">
        <w:t>2013:1-8.</w:t>
      </w:r>
    </w:p>
    <w:p w14:paraId="52354187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36.</w:t>
      </w:r>
      <w:r w:rsidRPr="002D7EBD">
        <w:tab/>
        <w:t xml:space="preserve">*Allam AR, Taha IM, Al-Nozha OM, Sultan IE: </w:t>
      </w:r>
      <w:r w:rsidRPr="002D7EBD">
        <w:rPr>
          <w:b/>
        </w:rPr>
        <w:t>Nutritional and health status of medical students at a university in Northwestern Saudi Arabia</w:t>
      </w:r>
      <w:r w:rsidRPr="002D7EBD">
        <w:t xml:space="preserve">. </w:t>
      </w:r>
      <w:r w:rsidRPr="002D7EBD">
        <w:rPr>
          <w:i/>
        </w:rPr>
        <w:t xml:space="preserve">Saudi Med J </w:t>
      </w:r>
      <w:r w:rsidRPr="002D7EBD">
        <w:t xml:space="preserve">2012, </w:t>
      </w:r>
      <w:r w:rsidRPr="002D7EBD">
        <w:rPr>
          <w:b/>
        </w:rPr>
        <w:t>33</w:t>
      </w:r>
      <w:r w:rsidRPr="002D7EBD">
        <w:t>(12):1296-1303.</w:t>
      </w:r>
    </w:p>
    <w:p w14:paraId="1F956AEE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37.</w:t>
      </w:r>
      <w:r w:rsidRPr="002D7EBD">
        <w:tab/>
        <w:t xml:space="preserve">*Al-Mahroos F, Al-Roomi K: </w:t>
      </w:r>
      <w:r w:rsidRPr="002D7EBD">
        <w:rPr>
          <w:b/>
        </w:rPr>
        <w:t>Obesity among adult Bahraini population: impact of physical activity and educational level</w:t>
      </w:r>
      <w:r w:rsidRPr="002D7EBD">
        <w:t xml:space="preserve">. </w:t>
      </w:r>
      <w:r w:rsidRPr="002D7EBD">
        <w:rPr>
          <w:i/>
        </w:rPr>
        <w:t xml:space="preserve">Ann Saudi Med </w:t>
      </w:r>
      <w:r w:rsidRPr="002D7EBD">
        <w:t xml:space="preserve">2001, </w:t>
      </w:r>
      <w:r w:rsidRPr="002D7EBD">
        <w:rPr>
          <w:b/>
        </w:rPr>
        <w:t>21</w:t>
      </w:r>
      <w:r w:rsidRPr="002D7EBD">
        <w:t>(3-4):183-187.</w:t>
      </w:r>
    </w:p>
    <w:p w14:paraId="5D4AB307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38.</w:t>
      </w:r>
      <w:r w:rsidRPr="002D7EBD">
        <w:tab/>
        <w:t xml:space="preserve">*Almajwal AM: </w:t>
      </w:r>
      <w:r w:rsidRPr="002D7EBD">
        <w:rPr>
          <w:b/>
        </w:rPr>
        <w:t>Correlations of Physical Activity, Body Mass Index, Shift Duty, and Selected Eating Habits among Nurses in Riyadh, Saudi Arabia</w:t>
      </w:r>
      <w:r w:rsidRPr="002D7EBD">
        <w:t xml:space="preserve">. </w:t>
      </w:r>
      <w:r w:rsidRPr="002D7EBD">
        <w:rPr>
          <w:i/>
        </w:rPr>
        <w:t xml:space="preserve">Ecol Food Nutr </w:t>
      </w:r>
      <w:r w:rsidRPr="002D7EBD">
        <w:t xml:space="preserve">2015, </w:t>
      </w:r>
      <w:r w:rsidRPr="002D7EBD">
        <w:rPr>
          <w:b/>
        </w:rPr>
        <w:t>54</w:t>
      </w:r>
      <w:r w:rsidRPr="002D7EBD">
        <w:t>(4):397-417.</w:t>
      </w:r>
    </w:p>
    <w:p w14:paraId="7A69387B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39.</w:t>
      </w:r>
      <w:r w:rsidRPr="002D7EBD">
        <w:tab/>
        <w:t xml:space="preserve">*Al-Nakeeb Y, Lyons M, Collins P, Al-Nuaim A, Al-Hazzaa H, Duncan MJ, Nevill A: </w:t>
      </w:r>
      <w:r w:rsidRPr="002D7EBD">
        <w:rPr>
          <w:b/>
        </w:rPr>
        <w:t>Obesity, physical activity and sedentary behavior amongst British and Saudi youth: a cross-cultural study</w:t>
      </w:r>
      <w:r w:rsidRPr="002D7EBD">
        <w:t xml:space="preserve">. </w:t>
      </w:r>
      <w:r w:rsidRPr="002D7EBD">
        <w:rPr>
          <w:i/>
        </w:rPr>
        <w:t xml:space="preserve">Int J Environ Res Public Health </w:t>
      </w:r>
      <w:r w:rsidRPr="002D7EBD">
        <w:t xml:space="preserve">2012, </w:t>
      </w:r>
      <w:r w:rsidRPr="002D7EBD">
        <w:rPr>
          <w:b/>
        </w:rPr>
        <w:t>9</w:t>
      </w:r>
      <w:r w:rsidRPr="002D7EBD">
        <w:t>(4):1490-1506.</w:t>
      </w:r>
    </w:p>
    <w:p w14:paraId="6C579717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40.</w:t>
      </w:r>
      <w:r w:rsidRPr="002D7EBD">
        <w:tab/>
        <w:t>*Al-Nozha MM, Al-Hazzaa HM, Arafah MR, Al-Khadra A, Al-Mazrou YY, Al-Maatouq MA, Khan NB, Al-Marzouki K, Al-Harthi SS, Abdullah M</w:t>
      </w:r>
      <w:r w:rsidRPr="002D7EBD">
        <w:rPr>
          <w:i/>
        </w:rPr>
        <w:t xml:space="preserve"> et al</w:t>
      </w:r>
      <w:r w:rsidRPr="002D7EBD">
        <w:t xml:space="preserve">: </w:t>
      </w:r>
      <w:r w:rsidRPr="002D7EBD">
        <w:rPr>
          <w:b/>
        </w:rPr>
        <w:t>Prevalence of physical activity and inactivity among Saudis aged 30-70 years. A population-based cross-sectional study</w:t>
      </w:r>
      <w:r w:rsidRPr="002D7EBD">
        <w:t xml:space="preserve">. </w:t>
      </w:r>
      <w:r w:rsidRPr="002D7EBD">
        <w:rPr>
          <w:i/>
        </w:rPr>
        <w:t xml:space="preserve">Saudi Med J </w:t>
      </w:r>
      <w:r w:rsidRPr="002D7EBD">
        <w:t xml:space="preserve">2007, </w:t>
      </w:r>
      <w:r w:rsidRPr="002D7EBD">
        <w:rPr>
          <w:b/>
        </w:rPr>
        <w:t>28</w:t>
      </w:r>
      <w:r w:rsidRPr="002D7EBD">
        <w:t>(4):559-568.</w:t>
      </w:r>
    </w:p>
    <w:p w14:paraId="596B4AC6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41.</w:t>
      </w:r>
      <w:r w:rsidRPr="002D7EBD">
        <w:tab/>
        <w:t xml:space="preserve">*Al-Nuaim AA, Al-Nakeeb Y, Lyons M, Al-Hazzaa HM, Nevill A, Collins P, Duncan MJ: </w:t>
      </w:r>
      <w:r w:rsidRPr="002D7EBD">
        <w:rPr>
          <w:b/>
        </w:rPr>
        <w:t>The Prevalence of Physical Activity and Sedentary Behaviours Relative to Obesity among Adolescents from Al-Ahsa, Saudi Arabia: Rural versus Urban Variations</w:t>
      </w:r>
      <w:r w:rsidRPr="002D7EBD">
        <w:t xml:space="preserve">. </w:t>
      </w:r>
      <w:r w:rsidRPr="002D7EBD">
        <w:rPr>
          <w:i/>
        </w:rPr>
        <w:t xml:space="preserve">J Nutr Metab </w:t>
      </w:r>
      <w:r w:rsidRPr="002D7EBD">
        <w:t xml:space="preserve">2012, </w:t>
      </w:r>
      <w:r w:rsidRPr="002D7EBD">
        <w:rPr>
          <w:b/>
        </w:rPr>
        <w:t>2012</w:t>
      </w:r>
      <w:r w:rsidRPr="002D7EBD">
        <w:t>:417589.</w:t>
      </w:r>
    </w:p>
    <w:p w14:paraId="6DE897D1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42.</w:t>
      </w:r>
      <w:r w:rsidRPr="002D7EBD">
        <w:tab/>
        <w:t xml:space="preserve">*Al-Otaibi HH: </w:t>
      </w:r>
      <w:r w:rsidRPr="002D7EBD">
        <w:rPr>
          <w:b/>
        </w:rPr>
        <w:t>Measuring Stages of Change, Perceived Barriers and Self efficacy for Physical Activity in Saudi Arabia</w:t>
      </w:r>
      <w:r w:rsidRPr="002D7EBD">
        <w:t xml:space="preserve">. </w:t>
      </w:r>
      <w:r w:rsidRPr="002D7EBD">
        <w:rPr>
          <w:i/>
        </w:rPr>
        <w:t xml:space="preserve">Asian Pac J Cancer Prev </w:t>
      </w:r>
      <w:r w:rsidRPr="002D7EBD">
        <w:t xml:space="preserve">2013, </w:t>
      </w:r>
      <w:r w:rsidRPr="002D7EBD">
        <w:rPr>
          <w:b/>
        </w:rPr>
        <w:t>14</w:t>
      </w:r>
      <w:r w:rsidRPr="002D7EBD">
        <w:t>(2):1009-1016.</w:t>
      </w:r>
    </w:p>
    <w:p w14:paraId="59C01A6E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lastRenderedPageBreak/>
        <w:t>43.</w:t>
      </w:r>
      <w:r w:rsidRPr="002D7EBD">
        <w:tab/>
        <w:t xml:space="preserve">*Alqahtani N, Scott J, S U: </w:t>
      </w:r>
      <w:r w:rsidRPr="002D7EBD">
        <w:rPr>
          <w:b/>
        </w:rPr>
        <w:t>Physical Activity and Sedentary Behaviors as Risk Factors of Obesity among Rural Adolescents</w:t>
      </w:r>
      <w:r w:rsidRPr="002D7EBD">
        <w:t xml:space="preserve">. </w:t>
      </w:r>
      <w:r w:rsidRPr="002D7EBD">
        <w:rPr>
          <w:i/>
        </w:rPr>
        <w:t xml:space="preserve">Journal of Child and Adolescent Behaviour </w:t>
      </w:r>
      <w:r w:rsidRPr="002D7EBD">
        <w:t xml:space="preserve">2015, </w:t>
      </w:r>
      <w:r w:rsidRPr="002D7EBD">
        <w:rPr>
          <w:b/>
        </w:rPr>
        <w:t>2015</w:t>
      </w:r>
      <w:r w:rsidRPr="002D7EBD">
        <w:t>.</w:t>
      </w:r>
    </w:p>
    <w:p w14:paraId="52D4E1B6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44.</w:t>
      </w:r>
      <w:r w:rsidRPr="002D7EBD">
        <w:tab/>
        <w:t xml:space="preserve">*AlQuaiz AM, Tayel SA: </w:t>
      </w:r>
      <w:r w:rsidRPr="002D7EBD">
        <w:rPr>
          <w:b/>
        </w:rPr>
        <w:t>Barriers to a healthy lifestyle among patients attending primary care clinics at a university hospital in Riyadh</w:t>
      </w:r>
      <w:r w:rsidRPr="002D7EBD">
        <w:t xml:space="preserve">. </w:t>
      </w:r>
      <w:r w:rsidRPr="002D7EBD">
        <w:rPr>
          <w:i/>
        </w:rPr>
        <w:t xml:space="preserve">Ann Saudi Med </w:t>
      </w:r>
      <w:r w:rsidRPr="002D7EBD">
        <w:t xml:space="preserve">2009, </w:t>
      </w:r>
      <w:r w:rsidRPr="002D7EBD">
        <w:rPr>
          <w:b/>
        </w:rPr>
        <w:t>29</w:t>
      </w:r>
      <w:r w:rsidRPr="002D7EBD">
        <w:t>(1):30-35.</w:t>
      </w:r>
    </w:p>
    <w:p w14:paraId="0277CAF7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45.</w:t>
      </w:r>
      <w:r w:rsidRPr="002D7EBD">
        <w:tab/>
        <w:t xml:space="preserve">*Al-Rafaee SA, Al-Hazzaa HM: </w:t>
      </w:r>
      <w:r w:rsidRPr="002D7EBD">
        <w:rPr>
          <w:b/>
        </w:rPr>
        <w:t>Physical activity profile of adult males in Riyadh City</w:t>
      </w:r>
      <w:r w:rsidRPr="002D7EBD">
        <w:t xml:space="preserve">. </w:t>
      </w:r>
      <w:r w:rsidRPr="002D7EBD">
        <w:rPr>
          <w:i/>
        </w:rPr>
        <w:t xml:space="preserve">Saudi Med J </w:t>
      </w:r>
      <w:r w:rsidRPr="002D7EBD">
        <w:t xml:space="preserve">2001, </w:t>
      </w:r>
      <w:r w:rsidRPr="002D7EBD">
        <w:rPr>
          <w:b/>
        </w:rPr>
        <w:t>22</w:t>
      </w:r>
      <w:r w:rsidRPr="002D7EBD">
        <w:t>(9):784-789.</w:t>
      </w:r>
    </w:p>
    <w:p w14:paraId="55DB6353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46.</w:t>
      </w:r>
      <w:r w:rsidRPr="002D7EBD">
        <w:tab/>
        <w:t xml:space="preserve">*Alrashidi M, Shahwan-Akl L, James J, Jones L: </w:t>
      </w:r>
      <w:r w:rsidRPr="002D7EBD">
        <w:rPr>
          <w:b/>
        </w:rPr>
        <w:t>Contributing factors to childhood overweight and obesity in Kuwait</w:t>
      </w:r>
      <w:r w:rsidRPr="002D7EBD">
        <w:t xml:space="preserve">. </w:t>
      </w:r>
      <w:r w:rsidRPr="002D7EBD">
        <w:rPr>
          <w:i/>
        </w:rPr>
        <w:t xml:space="preserve">International Journal of Health Sciences </w:t>
      </w:r>
      <w:r w:rsidRPr="002D7EBD">
        <w:t xml:space="preserve">2015, </w:t>
      </w:r>
      <w:r w:rsidRPr="002D7EBD">
        <w:rPr>
          <w:b/>
        </w:rPr>
        <w:t>3</w:t>
      </w:r>
      <w:r w:rsidRPr="002D7EBD">
        <w:t>(1):133-155.</w:t>
      </w:r>
    </w:p>
    <w:p w14:paraId="35C23F80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47.</w:t>
      </w:r>
      <w:r w:rsidRPr="002D7EBD">
        <w:tab/>
        <w:t xml:space="preserve">*Al-Sobayel H, Al-Hazzaa HM, Abahussain NA, Qahwaji DM, Musaiger AO: </w:t>
      </w:r>
      <w:r w:rsidRPr="002D7EBD">
        <w:rPr>
          <w:b/>
        </w:rPr>
        <w:t>Gender differences in leisure-time versus non-leisure-time physical activity among Saudi adolescents</w:t>
      </w:r>
      <w:r w:rsidRPr="002D7EBD">
        <w:t xml:space="preserve">. </w:t>
      </w:r>
      <w:r w:rsidRPr="002D7EBD">
        <w:rPr>
          <w:i/>
        </w:rPr>
        <w:t xml:space="preserve">Ann Agric Environ Med </w:t>
      </w:r>
      <w:r w:rsidRPr="002D7EBD">
        <w:t xml:space="preserve">2015, </w:t>
      </w:r>
      <w:r w:rsidRPr="002D7EBD">
        <w:rPr>
          <w:b/>
        </w:rPr>
        <w:t>22</w:t>
      </w:r>
      <w:r w:rsidRPr="002D7EBD">
        <w:t>(2):344-348.</w:t>
      </w:r>
    </w:p>
    <w:p w14:paraId="739805F3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48.</w:t>
      </w:r>
      <w:r w:rsidRPr="002D7EBD">
        <w:tab/>
        <w:t xml:space="preserve">*Alsubaie AS, Omer EO: </w:t>
      </w:r>
      <w:r w:rsidRPr="002D7EBD">
        <w:rPr>
          <w:b/>
        </w:rPr>
        <w:t>Physical Activity Behavior Predictors, Reasons and Barriers among Male Adolescents in Riyadh, Saudi Arabia: Evidence for Obesogenic Environment</w:t>
      </w:r>
      <w:r w:rsidRPr="002D7EBD">
        <w:t xml:space="preserve">. </w:t>
      </w:r>
      <w:r w:rsidRPr="002D7EBD">
        <w:rPr>
          <w:i/>
        </w:rPr>
        <w:t xml:space="preserve">Int J Health Sci (Qassim) </w:t>
      </w:r>
      <w:r w:rsidRPr="002D7EBD">
        <w:t xml:space="preserve">2015, </w:t>
      </w:r>
      <w:r w:rsidRPr="002D7EBD">
        <w:rPr>
          <w:b/>
        </w:rPr>
        <w:t>9</w:t>
      </w:r>
      <w:r w:rsidRPr="002D7EBD">
        <w:t>(4):400-408.</w:t>
      </w:r>
    </w:p>
    <w:p w14:paraId="216C5C0B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49.</w:t>
      </w:r>
      <w:r w:rsidRPr="002D7EBD">
        <w:tab/>
        <w:t xml:space="preserve">*Al-Thani MH, Al-Thani AA, Al-Chetachi WF, Khalifa SAH, Akram H, Poovelil BV, Almalki BA, Bakri AH, Arora P, Badawi A: </w:t>
      </w:r>
      <w:r w:rsidRPr="002D7EBD">
        <w:rPr>
          <w:b/>
        </w:rPr>
        <w:t>Dietary and Nutritional Factors Influencing Obesity in Qatari Adults and the Modifying Effect of Physical Activity</w:t>
      </w:r>
      <w:r w:rsidRPr="002D7EBD">
        <w:t xml:space="preserve">. </w:t>
      </w:r>
      <w:r w:rsidRPr="002D7EBD">
        <w:rPr>
          <w:i/>
        </w:rPr>
        <w:t xml:space="preserve">J Obes Weight-Loss Medic </w:t>
      </w:r>
      <w:r w:rsidRPr="002D7EBD">
        <w:t xml:space="preserve">2015, </w:t>
      </w:r>
      <w:r w:rsidRPr="002D7EBD">
        <w:rPr>
          <w:b/>
        </w:rPr>
        <w:t>1</w:t>
      </w:r>
      <w:r w:rsidRPr="002D7EBD">
        <w:t>(1).</w:t>
      </w:r>
    </w:p>
    <w:p w14:paraId="75152766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50.</w:t>
      </w:r>
      <w:r w:rsidRPr="002D7EBD">
        <w:tab/>
        <w:t xml:space="preserve">*Amin TT, Suleman W, Ali A, Gamal A, Al Wehedy A: </w:t>
      </w:r>
      <w:r w:rsidRPr="002D7EBD">
        <w:rPr>
          <w:b/>
        </w:rPr>
        <w:t>Pattern, prevalence, and perceived personal barriers toward physical activity among adult Saudis in Al-Hassa, KSA</w:t>
      </w:r>
      <w:r w:rsidRPr="002D7EBD">
        <w:t xml:space="preserve">. </w:t>
      </w:r>
      <w:r w:rsidRPr="002D7EBD">
        <w:rPr>
          <w:i/>
        </w:rPr>
        <w:t xml:space="preserve">J Phys Act Health </w:t>
      </w:r>
      <w:r w:rsidRPr="002D7EBD">
        <w:t xml:space="preserve">2011, </w:t>
      </w:r>
      <w:r w:rsidRPr="002D7EBD">
        <w:rPr>
          <w:b/>
        </w:rPr>
        <w:t>8</w:t>
      </w:r>
      <w:r w:rsidRPr="002D7EBD">
        <w:t>(6):775-784.</w:t>
      </w:r>
    </w:p>
    <w:p w14:paraId="278D36C0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51.</w:t>
      </w:r>
      <w:r w:rsidRPr="002D7EBD">
        <w:tab/>
        <w:t xml:space="preserve">*Amin TT, Al Khoudair AS, Al Harbi MA, Al Ali AR: </w:t>
      </w:r>
      <w:r w:rsidRPr="002D7EBD">
        <w:rPr>
          <w:b/>
        </w:rPr>
        <w:t>Leisure time physical activity in Saudi Arabia: prevalence, pattern and determining factors</w:t>
      </w:r>
      <w:r w:rsidRPr="002D7EBD">
        <w:t xml:space="preserve">. </w:t>
      </w:r>
      <w:r w:rsidRPr="002D7EBD">
        <w:rPr>
          <w:i/>
        </w:rPr>
        <w:t xml:space="preserve">Asian Pac J Cancer Prev </w:t>
      </w:r>
      <w:r w:rsidRPr="002D7EBD">
        <w:t xml:space="preserve">2012, </w:t>
      </w:r>
      <w:r w:rsidRPr="002D7EBD">
        <w:rPr>
          <w:b/>
        </w:rPr>
        <w:t>13</w:t>
      </w:r>
      <w:r w:rsidRPr="002D7EBD">
        <w:t>(1):351-360.</w:t>
      </w:r>
    </w:p>
    <w:p w14:paraId="56773752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52.</w:t>
      </w:r>
      <w:r w:rsidRPr="002D7EBD">
        <w:tab/>
        <w:t xml:space="preserve">*Ardawi MS, Rouzi AA, Qari MH: </w:t>
      </w:r>
      <w:r w:rsidRPr="002D7EBD">
        <w:rPr>
          <w:b/>
        </w:rPr>
        <w:t>Physical activity in relation to serum sclerostin, insulin-like growth factor-1, and bone turnover markers in healthy premenopausal women: a cross-sectional and a longitudinal study</w:t>
      </w:r>
      <w:r w:rsidRPr="002D7EBD">
        <w:t xml:space="preserve">. </w:t>
      </w:r>
      <w:r w:rsidRPr="002D7EBD">
        <w:rPr>
          <w:i/>
        </w:rPr>
        <w:t xml:space="preserve">J Clin Endocrinol Metab </w:t>
      </w:r>
      <w:r w:rsidRPr="002D7EBD">
        <w:t xml:space="preserve">2012, </w:t>
      </w:r>
      <w:r w:rsidRPr="002D7EBD">
        <w:rPr>
          <w:b/>
        </w:rPr>
        <w:t>97</w:t>
      </w:r>
      <w:r w:rsidRPr="002D7EBD">
        <w:t>(10):3691-3699.</w:t>
      </w:r>
    </w:p>
    <w:p w14:paraId="2B6D64C7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53.</w:t>
      </w:r>
      <w:r w:rsidRPr="002D7EBD">
        <w:tab/>
        <w:t xml:space="preserve">*Awadalla NJ, Aboelyazed AE, Hassanein MA, Khalil SN, Aftab R, Gaballa, II, Mahfouz AA: </w:t>
      </w:r>
      <w:r w:rsidRPr="002D7EBD">
        <w:rPr>
          <w:b/>
        </w:rPr>
        <w:t>Assessment of physical inactivity and perceived barriers to physical activity among health college students, south-western Saudi Arabia</w:t>
      </w:r>
      <w:r w:rsidRPr="002D7EBD">
        <w:t xml:space="preserve">. </w:t>
      </w:r>
      <w:r w:rsidRPr="002D7EBD">
        <w:rPr>
          <w:i/>
        </w:rPr>
        <w:t xml:space="preserve">East Mediterr Health J </w:t>
      </w:r>
      <w:r w:rsidRPr="002D7EBD">
        <w:t xml:space="preserve">2014, </w:t>
      </w:r>
      <w:r w:rsidRPr="002D7EBD">
        <w:rPr>
          <w:b/>
        </w:rPr>
        <w:t>20</w:t>
      </w:r>
      <w:r w:rsidRPr="002D7EBD">
        <w:t>(10):596-604.</w:t>
      </w:r>
    </w:p>
    <w:p w14:paraId="3170BCF1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54.</w:t>
      </w:r>
      <w:r w:rsidRPr="002D7EBD">
        <w:tab/>
        <w:t xml:space="preserve">*Banday AH, Want FA, Alris FF, Alrayes MF, Alenzi MJ: </w:t>
      </w:r>
      <w:r w:rsidRPr="002D7EBD">
        <w:rPr>
          <w:b/>
        </w:rPr>
        <w:t>A Cross-sectional Study on the Prevalence of Physical Activity Among Primary Health Care Physicians in Aljouf Region of Saudi Arabia</w:t>
      </w:r>
      <w:r w:rsidRPr="002D7EBD">
        <w:t xml:space="preserve">. </w:t>
      </w:r>
      <w:r w:rsidRPr="002D7EBD">
        <w:rPr>
          <w:i/>
        </w:rPr>
        <w:t xml:space="preserve">Mater Sociomed </w:t>
      </w:r>
      <w:r w:rsidRPr="002D7EBD">
        <w:t xml:space="preserve">2015, </w:t>
      </w:r>
      <w:r w:rsidRPr="002D7EBD">
        <w:rPr>
          <w:b/>
        </w:rPr>
        <w:t>27</w:t>
      </w:r>
      <w:r w:rsidRPr="002D7EBD">
        <w:t>(4):263-266.</w:t>
      </w:r>
    </w:p>
    <w:p w14:paraId="24C5DE37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55.</w:t>
      </w:r>
      <w:r w:rsidRPr="002D7EBD">
        <w:tab/>
        <w:t xml:space="preserve">*Barss P, Grivna M, Al-Maskari F, Kershaw G: </w:t>
      </w:r>
      <w:r w:rsidRPr="002D7EBD">
        <w:rPr>
          <w:b/>
        </w:rPr>
        <w:t>Strengthening public health medicine training for medical students: development and evaluation of a lifestyle curriculum</w:t>
      </w:r>
      <w:r w:rsidRPr="002D7EBD">
        <w:t xml:space="preserve">. </w:t>
      </w:r>
      <w:r w:rsidRPr="002D7EBD">
        <w:rPr>
          <w:i/>
        </w:rPr>
        <w:t xml:space="preserve">Med Teach </w:t>
      </w:r>
      <w:r w:rsidRPr="002D7EBD">
        <w:t xml:space="preserve">2008, </w:t>
      </w:r>
      <w:r w:rsidRPr="002D7EBD">
        <w:rPr>
          <w:b/>
        </w:rPr>
        <w:t>30</w:t>
      </w:r>
      <w:r w:rsidRPr="002D7EBD">
        <w:t>(9-10):e196-218.</w:t>
      </w:r>
    </w:p>
    <w:p w14:paraId="08FC2ED6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56.</w:t>
      </w:r>
      <w:r w:rsidRPr="002D7EBD">
        <w:tab/>
        <w:t>*Basulaiman M, El Bcheraoui C, Tuffaha M, Robinson M, Daoud F, Jaber S, Mikhitarian S, Wilson S, Memish ZA, Al Saeedi M</w:t>
      </w:r>
      <w:r w:rsidRPr="002D7EBD">
        <w:rPr>
          <w:i/>
        </w:rPr>
        <w:t xml:space="preserve"> et al</w:t>
      </w:r>
      <w:r w:rsidRPr="002D7EBD">
        <w:t xml:space="preserve">: </w:t>
      </w:r>
      <w:r w:rsidRPr="002D7EBD">
        <w:rPr>
          <w:b/>
        </w:rPr>
        <w:t>Hypercholesterolemia and its associated risk factors-Kingdom of Saudi Arabia, 2013</w:t>
      </w:r>
      <w:r w:rsidRPr="002D7EBD">
        <w:t xml:space="preserve">. </w:t>
      </w:r>
      <w:r w:rsidRPr="002D7EBD">
        <w:rPr>
          <w:i/>
        </w:rPr>
        <w:t xml:space="preserve">Ann Epidemiol </w:t>
      </w:r>
      <w:r w:rsidRPr="002D7EBD">
        <w:t xml:space="preserve">2014, </w:t>
      </w:r>
      <w:r w:rsidRPr="002D7EBD">
        <w:rPr>
          <w:b/>
        </w:rPr>
        <w:t>24</w:t>
      </w:r>
      <w:r w:rsidRPr="002D7EBD">
        <w:t>(11):801-808.</w:t>
      </w:r>
    </w:p>
    <w:p w14:paraId="1ADC3545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57.</w:t>
      </w:r>
      <w:r w:rsidRPr="002D7EBD">
        <w:tab/>
        <w:t xml:space="preserve">*Berger G, Peerson A: </w:t>
      </w:r>
      <w:r w:rsidRPr="002D7EBD">
        <w:rPr>
          <w:b/>
        </w:rPr>
        <w:t>Giving young Emirati women a voice: participatory action research on physical activity</w:t>
      </w:r>
      <w:r w:rsidRPr="002D7EBD">
        <w:t xml:space="preserve">. </w:t>
      </w:r>
      <w:r w:rsidRPr="002D7EBD">
        <w:rPr>
          <w:i/>
        </w:rPr>
        <w:t xml:space="preserve">Health Place </w:t>
      </w:r>
      <w:r w:rsidRPr="002D7EBD">
        <w:t xml:space="preserve">2009, </w:t>
      </w:r>
      <w:r w:rsidRPr="002D7EBD">
        <w:rPr>
          <w:b/>
        </w:rPr>
        <w:t>15</w:t>
      </w:r>
      <w:r w:rsidRPr="002D7EBD">
        <w:t>(1):117-124.</w:t>
      </w:r>
    </w:p>
    <w:p w14:paraId="17BA2EDB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58.</w:t>
      </w:r>
      <w:r w:rsidRPr="002D7EBD">
        <w:tab/>
        <w:t xml:space="preserve">*Carter AO, Elzubeir M, Abdulrazzaq YM, Revel AD, Townsend A: </w:t>
      </w:r>
      <w:r w:rsidRPr="002D7EBD">
        <w:rPr>
          <w:b/>
        </w:rPr>
        <w:t>Health and lifestyle needs assessment of medical students in the United Arab Emirates</w:t>
      </w:r>
      <w:r w:rsidRPr="002D7EBD">
        <w:t xml:space="preserve">. </w:t>
      </w:r>
      <w:r w:rsidRPr="002D7EBD">
        <w:rPr>
          <w:i/>
        </w:rPr>
        <w:t xml:space="preserve">Med Teach </w:t>
      </w:r>
      <w:r w:rsidRPr="002D7EBD">
        <w:t xml:space="preserve">2003, </w:t>
      </w:r>
      <w:r w:rsidRPr="002D7EBD">
        <w:rPr>
          <w:b/>
        </w:rPr>
        <w:t>25</w:t>
      </w:r>
      <w:r w:rsidRPr="002D7EBD">
        <w:t>(5):492-496.</w:t>
      </w:r>
    </w:p>
    <w:p w14:paraId="1CEC3F29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59.</w:t>
      </w:r>
      <w:r w:rsidRPr="002D7EBD">
        <w:tab/>
        <w:t xml:space="preserve">*Daradkeh G, Al Muhannadi A, Chandra P, Al Hajr M, Al Muhannadi H: </w:t>
      </w:r>
      <w:r w:rsidRPr="002D7EBD">
        <w:rPr>
          <w:b/>
        </w:rPr>
        <w:t>Physical Activity Profile of Adolescence in the State of Qatar</w:t>
      </w:r>
      <w:r w:rsidRPr="002D7EBD">
        <w:t xml:space="preserve">. </w:t>
      </w:r>
      <w:r w:rsidRPr="002D7EBD">
        <w:rPr>
          <w:i/>
        </w:rPr>
        <w:t xml:space="preserve">International Journal of Nutrition and Growth </w:t>
      </w:r>
      <w:r w:rsidRPr="002D7EBD">
        <w:t xml:space="preserve">2015, </w:t>
      </w:r>
      <w:r w:rsidRPr="002D7EBD">
        <w:rPr>
          <w:b/>
        </w:rPr>
        <w:t>1</w:t>
      </w:r>
      <w:r w:rsidRPr="002D7EBD">
        <w:t>(1):1-7.</w:t>
      </w:r>
    </w:p>
    <w:p w14:paraId="7B81F882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lastRenderedPageBreak/>
        <w:t>60.</w:t>
      </w:r>
      <w:r w:rsidRPr="002D7EBD">
        <w:tab/>
        <w:t xml:space="preserve">*Donnelly TT, Al Suwaidi J, Al Enazi NR, Idris Z, Albulushi AM, Yassin K, Rehman AM, Hassan AH: </w:t>
      </w:r>
      <w:r w:rsidRPr="002D7EBD">
        <w:rPr>
          <w:b/>
        </w:rPr>
        <w:t>Qatari women living with cardiovascular diseases-challenges and opportunities to engage in healthy lifestyles</w:t>
      </w:r>
      <w:r w:rsidRPr="002D7EBD">
        <w:t xml:space="preserve">. </w:t>
      </w:r>
      <w:r w:rsidRPr="002D7EBD">
        <w:rPr>
          <w:i/>
        </w:rPr>
        <w:t xml:space="preserve">Health Care Women Int </w:t>
      </w:r>
      <w:r w:rsidRPr="002D7EBD">
        <w:t xml:space="preserve">2012, </w:t>
      </w:r>
      <w:r w:rsidRPr="002D7EBD">
        <w:rPr>
          <w:b/>
        </w:rPr>
        <w:t>33</w:t>
      </w:r>
      <w:r w:rsidRPr="002D7EBD">
        <w:t>(12):1114-1134.</w:t>
      </w:r>
    </w:p>
    <w:p w14:paraId="18541E4D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61.</w:t>
      </w:r>
      <w:r w:rsidRPr="002D7EBD">
        <w:tab/>
        <w:t xml:space="preserve">*Duncan MJ, Al-Hazzaa HM, Al-Nakeeb Y, Al-Sobayel HI, Abahussain NA, Musaiger AO, Lyons M, Collins P, Nevill A: </w:t>
      </w:r>
      <w:r w:rsidRPr="002D7EBD">
        <w:rPr>
          <w:b/>
        </w:rPr>
        <w:t>Anthropometric and lifestyle characteristics of active and inactive Saudi and British adolescents</w:t>
      </w:r>
      <w:r w:rsidRPr="002D7EBD">
        <w:t xml:space="preserve">. </w:t>
      </w:r>
      <w:r w:rsidRPr="002D7EBD">
        <w:rPr>
          <w:i/>
        </w:rPr>
        <w:t xml:space="preserve">Am J Hum Biol </w:t>
      </w:r>
      <w:r w:rsidRPr="002D7EBD">
        <w:t xml:space="preserve">2014, </w:t>
      </w:r>
      <w:r w:rsidRPr="002D7EBD">
        <w:rPr>
          <w:b/>
        </w:rPr>
        <w:t>26</w:t>
      </w:r>
      <w:r w:rsidRPr="002D7EBD">
        <w:t>(5):635-642.</w:t>
      </w:r>
    </w:p>
    <w:p w14:paraId="07ABD716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62.</w:t>
      </w:r>
      <w:r w:rsidRPr="002D7EBD">
        <w:tab/>
        <w:t>*El Bcheraoui C, Memish ZA, Tuffaha M, Daoud F, Robinson M, Jaber S, Mikhitarian S, Al Saeedi M, AlMazroa MA, Mokdad AH</w:t>
      </w:r>
      <w:r w:rsidRPr="002D7EBD">
        <w:rPr>
          <w:i/>
        </w:rPr>
        <w:t xml:space="preserve"> et al</w:t>
      </w:r>
      <w:r w:rsidRPr="002D7EBD">
        <w:t xml:space="preserve">: </w:t>
      </w:r>
      <w:r w:rsidRPr="002D7EBD">
        <w:rPr>
          <w:b/>
        </w:rPr>
        <w:t>Hypertension and its associated risk factors in the kingdom of saudi arabia, 2013: a national survey</w:t>
      </w:r>
      <w:r w:rsidRPr="002D7EBD">
        <w:t xml:space="preserve">. </w:t>
      </w:r>
      <w:r w:rsidRPr="002D7EBD">
        <w:rPr>
          <w:i/>
        </w:rPr>
        <w:t xml:space="preserve">Int J Hypertens </w:t>
      </w:r>
      <w:r w:rsidRPr="002D7EBD">
        <w:t xml:space="preserve">2014, </w:t>
      </w:r>
      <w:r w:rsidRPr="002D7EBD">
        <w:rPr>
          <w:b/>
        </w:rPr>
        <w:t>2014</w:t>
      </w:r>
      <w:r w:rsidRPr="002D7EBD">
        <w:t>:564679.</w:t>
      </w:r>
    </w:p>
    <w:p w14:paraId="265F0593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63.</w:t>
      </w:r>
      <w:r w:rsidRPr="002D7EBD">
        <w:tab/>
        <w:t xml:space="preserve">*El-Aty MA, Mabry R, Morsi M, Al-Lawati J, Al-Riyami A, El-Sayed M: </w:t>
      </w:r>
      <w:r w:rsidRPr="002D7EBD">
        <w:rPr>
          <w:b/>
        </w:rPr>
        <w:t>Metabolic Syndrome and Its Components: Secondary analysis of the World Health Survey, Oman</w:t>
      </w:r>
      <w:r w:rsidRPr="002D7EBD">
        <w:t xml:space="preserve">. </w:t>
      </w:r>
      <w:r w:rsidRPr="002D7EBD">
        <w:rPr>
          <w:i/>
        </w:rPr>
        <w:t xml:space="preserve">Sultan Qaboos University medical journal </w:t>
      </w:r>
      <w:r w:rsidRPr="002D7EBD">
        <w:t xml:space="preserve">2014, </w:t>
      </w:r>
      <w:r w:rsidRPr="002D7EBD">
        <w:rPr>
          <w:b/>
        </w:rPr>
        <w:t>14</w:t>
      </w:r>
      <w:r w:rsidRPr="002D7EBD">
        <w:t>(4):e460-467.</w:t>
      </w:r>
    </w:p>
    <w:p w14:paraId="0C4D6AEA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64.</w:t>
      </w:r>
      <w:r w:rsidRPr="002D7EBD">
        <w:tab/>
        <w:t xml:space="preserve">*El-Ghazali S, Ibrahim JM, Kanari BM, Ismail NA: </w:t>
      </w:r>
      <w:r w:rsidRPr="002D7EBD">
        <w:rPr>
          <w:b/>
        </w:rPr>
        <w:t>The relationship between lifestyle and body mass index among university students in Kuwait</w:t>
      </w:r>
      <w:r w:rsidRPr="002D7EBD">
        <w:t xml:space="preserve">. </w:t>
      </w:r>
      <w:r w:rsidRPr="002D7EBD">
        <w:rPr>
          <w:i/>
        </w:rPr>
        <w:t xml:space="preserve">Egyptian Journal of Community Medicine </w:t>
      </w:r>
      <w:r w:rsidRPr="002D7EBD">
        <w:t xml:space="preserve">2010, </w:t>
      </w:r>
      <w:r w:rsidRPr="002D7EBD">
        <w:rPr>
          <w:b/>
        </w:rPr>
        <w:t>28</w:t>
      </w:r>
      <w:r w:rsidRPr="002D7EBD">
        <w:t>(1).</w:t>
      </w:r>
    </w:p>
    <w:p w14:paraId="799BF60F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65.</w:t>
      </w:r>
      <w:r w:rsidRPr="002D7EBD">
        <w:tab/>
        <w:t xml:space="preserve">*Farghaly NF, Ghazali BM, Al-Wabel HM, Sadek AA, Abbag FI: </w:t>
      </w:r>
      <w:r w:rsidRPr="002D7EBD">
        <w:rPr>
          <w:b/>
        </w:rPr>
        <w:t>Life style and nutrition and their impact on health of Saudi school students in Abha, Southwestern region of Saudi Arabia</w:t>
      </w:r>
      <w:r w:rsidRPr="002D7EBD">
        <w:t xml:space="preserve">. </w:t>
      </w:r>
      <w:r w:rsidRPr="002D7EBD">
        <w:rPr>
          <w:i/>
        </w:rPr>
        <w:t xml:space="preserve">Saudi Med J </w:t>
      </w:r>
      <w:r w:rsidRPr="002D7EBD">
        <w:t xml:space="preserve">2007, </w:t>
      </w:r>
      <w:r w:rsidRPr="002D7EBD">
        <w:rPr>
          <w:b/>
        </w:rPr>
        <w:t>28</w:t>
      </w:r>
      <w:r w:rsidRPr="002D7EBD">
        <w:t>(3):415-421.</w:t>
      </w:r>
    </w:p>
    <w:p w14:paraId="596D0BD5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66.</w:t>
      </w:r>
      <w:r w:rsidRPr="002D7EBD">
        <w:tab/>
        <w:t xml:space="preserve">*Faris MA, Epuru S, Al-Shimmari S, Al-Shimmari E: </w:t>
      </w:r>
      <w:r w:rsidRPr="002D7EBD">
        <w:rPr>
          <w:b/>
        </w:rPr>
        <w:t>Alarming High Levels of Energy Drinks Consumption among School Children in Hail, Northern of Saudi Arabia</w:t>
      </w:r>
      <w:r w:rsidRPr="002D7EBD">
        <w:t xml:space="preserve">. </w:t>
      </w:r>
      <w:r w:rsidRPr="002D7EBD">
        <w:rPr>
          <w:i/>
        </w:rPr>
        <w:t xml:space="preserve">International Journal of Child Health and Nutrition </w:t>
      </w:r>
      <w:r w:rsidRPr="002D7EBD">
        <w:t xml:space="preserve">2015, </w:t>
      </w:r>
      <w:r w:rsidRPr="002D7EBD">
        <w:rPr>
          <w:b/>
        </w:rPr>
        <w:t>4</w:t>
      </w:r>
      <w:r w:rsidRPr="002D7EBD">
        <w:t>(1):1-13.</w:t>
      </w:r>
    </w:p>
    <w:p w14:paraId="104CFE1B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67.</w:t>
      </w:r>
      <w:r w:rsidRPr="002D7EBD">
        <w:tab/>
        <w:t xml:space="preserve">*Gawwad ES: </w:t>
      </w:r>
      <w:r w:rsidRPr="002D7EBD">
        <w:rPr>
          <w:b/>
        </w:rPr>
        <w:t>Stages of change in physical activity, self efficacy and decisional balance among saudi university students</w:t>
      </w:r>
      <w:r w:rsidRPr="002D7EBD">
        <w:t xml:space="preserve">. </w:t>
      </w:r>
      <w:r w:rsidRPr="002D7EBD">
        <w:rPr>
          <w:i/>
        </w:rPr>
        <w:t xml:space="preserve">J Family Community Med </w:t>
      </w:r>
      <w:r w:rsidRPr="002D7EBD">
        <w:t xml:space="preserve">2008, </w:t>
      </w:r>
      <w:r w:rsidRPr="002D7EBD">
        <w:rPr>
          <w:b/>
        </w:rPr>
        <w:t>15</w:t>
      </w:r>
      <w:r w:rsidRPr="002D7EBD">
        <w:t>(3):107-115.</w:t>
      </w:r>
    </w:p>
    <w:p w14:paraId="09601977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68.</w:t>
      </w:r>
      <w:r w:rsidRPr="002D7EBD">
        <w:tab/>
        <w:t xml:space="preserve">*Gharib NM, Rasheed P: </w:t>
      </w:r>
      <w:r w:rsidRPr="002D7EBD">
        <w:rPr>
          <w:b/>
        </w:rPr>
        <w:t>Obesity Among Bahraini Children and Adolescents: Prevalence And Associated Factors</w:t>
      </w:r>
      <w:r w:rsidRPr="002D7EBD">
        <w:t xml:space="preserve">. </w:t>
      </w:r>
      <w:r w:rsidRPr="002D7EBD">
        <w:rPr>
          <w:i/>
        </w:rPr>
        <w:t xml:space="preserve">Journal of the Bahrain Medical Society </w:t>
      </w:r>
      <w:r w:rsidRPr="002D7EBD">
        <w:t xml:space="preserve">2008, </w:t>
      </w:r>
      <w:r w:rsidRPr="002D7EBD">
        <w:rPr>
          <w:b/>
        </w:rPr>
        <w:t>20</w:t>
      </w:r>
      <w:r w:rsidRPr="002D7EBD">
        <w:t>(3).</w:t>
      </w:r>
    </w:p>
    <w:p w14:paraId="765777E5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69.</w:t>
      </w:r>
      <w:r w:rsidRPr="002D7EBD">
        <w:tab/>
        <w:t xml:space="preserve">*Grant N, Gibbs T, Naseeb TA, Al-Garf A: </w:t>
      </w:r>
      <w:r w:rsidRPr="002D7EBD">
        <w:rPr>
          <w:b/>
        </w:rPr>
        <w:t>Medical students as family-health advocates: Arabian Gulf University experience</w:t>
      </w:r>
      <w:r w:rsidRPr="002D7EBD">
        <w:t xml:space="preserve">. </w:t>
      </w:r>
      <w:r w:rsidRPr="002D7EBD">
        <w:rPr>
          <w:i/>
        </w:rPr>
        <w:t xml:space="preserve">Med Teach </w:t>
      </w:r>
      <w:r w:rsidRPr="002D7EBD">
        <w:t xml:space="preserve">2007, </w:t>
      </w:r>
      <w:r w:rsidRPr="002D7EBD">
        <w:rPr>
          <w:b/>
        </w:rPr>
        <w:t>29</w:t>
      </w:r>
      <w:r w:rsidRPr="002D7EBD">
        <w:t>(5):e117-121.</w:t>
      </w:r>
    </w:p>
    <w:p w14:paraId="1E7681FE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70.</w:t>
      </w:r>
      <w:r w:rsidRPr="002D7EBD">
        <w:tab/>
        <w:t xml:space="preserve">*Hashim R, Al-Ali K: </w:t>
      </w:r>
      <w:r w:rsidRPr="002D7EBD">
        <w:rPr>
          <w:b/>
        </w:rPr>
        <w:t>Health of dentists in United Arab Emirates</w:t>
      </w:r>
      <w:r w:rsidRPr="002D7EBD">
        <w:t xml:space="preserve">. </w:t>
      </w:r>
      <w:r w:rsidRPr="002D7EBD">
        <w:rPr>
          <w:i/>
        </w:rPr>
        <w:t xml:space="preserve">Int Dent J </w:t>
      </w:r>
      <w:r w:rsidRPr="002D7EBD">
        <w:t xml:space="preserve">2013, </w:t>
      </w:r>
      <w:r w:rsidRPr="002D7EBD">
        <w:rPr>
          <w:b/>
        </w:rPr>
        <w:t>63</w:t>
      </w:r>
      <w:r w:rsidRPr="002D7EBD">
        <w:t>(1):26-29.</w:t>
      </w:r>
    </w:p>
    <w:p w14:paraId="4C0252B9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71.</w:t>
      </w:r>
      <w:r w:rsidRPr="002D7EBD">
        <w:tab/>
        <w:t xml:space="preserve">*Hegazy AM, Salama BM, Elgaml AM, Alzyat AR: </w:t>
      </w:r>
      <w:r w:rsidRPr="002D7EBD">
        <w:rPr>
          <w:b/>
        </w:rPr>
        <w:t>Association of low back pain with vitamin D deficiency and other common risk factors: A hospital based case-control study</w:t>
      </w:r>
      <w:r w:rsidRPr="002D7EBD">
        <w:t xml:space="preserve">. </w:t>
      </w:r>
      <w:r w:rsidRPr="002D7EBD">
        <w:rPr>
          <w:i/>
        </w:rPr>
        <w:t xml:space="preserve">European Journal of Preventive Medicine </w:t>
      </w:r>
      <w:r w:rsidRPr="002D7EBD">
        <w:t xml:space="preserve">2015, </w:t>
      </w:r>
      <w:r w:rsidRPr="002D7EBD">
        <w:rPr>
          <w:b/>
        </w:rPr>
        <w:t>3</w:t>
      </w:r>
      <w:r w:rsidRPr="002D7EBD">
        <w:t>(1):1-5.</w:t>
      </w:r>
    </w:p>
    <w:p w14:paraId="46219DB7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72.</w:t>
      </w:r>
      <w:r w:rsidRPr="002D7EBD">
        <w:tab/>
        <w:t xml:space="preserve">*Kerkadi A, Abo-Elnaga N, Ibrahim W: </w:t>
      </w:r>
      <w:r w:rsidRPr="002D7EBD">
        <w:rPr>
          <w:b/>
        </w:rPr>
        <w:t>Prevalence of overweight and associated risk factors among primary female school children in Al-Ain city United Arab Emirates</w:t>
      </w:r>
      <w:r w:rsidRPr="002D7EBD">
        <w:t xml:space="preserve">. </w:t>
      </w:r>
      <w:r w:rsidRPr="002D7EBD">
        <w:rPr>
          <w:i/>
        </w:rPr>
        <w:t xml:space="preserve">Emirates Journal of Food and Agriculture </w:t>
      </w:r>
      <w:r w:rsidRPr="002D7EBD">
        <w:t xml:space="preserve">2005, </w:t>
      </w:r>
      <w:r w:rsidRPr="002D7EBD">
        <w:rPr>
          <w:b/>
        </w:rPr>
        <w:t>17</w:t>
      </w:r>
      <w:r w:rsidRPr="002D7EBD">
        <w:t>(1).</w:t>
      </w:r>
    </w:p>
    <w:p w14:paraId="6E28C951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73.</w:t>
      </w:r>
      <w:r w:rsidRPr="002D7EBD">
        <w:tab/>
        <w:t xml:space="preserve">*Khalaf A, Ekblom O, Kowalski J, Berggren V, Westergren A, Al-Hazzaa H: </w:t>
      </w:r>
      <w:r w:rsidRPr="002D7EBD">
        <w:rPr>
          <w:b/>
        </w:rPr>
        <w:t>Female university students' physical activity levels and associated factors--a cross-sectional study in southwestern Saudi Arabia</w:t>
      </w:r>
      <w:r w:rsidRPr="002D7EBD">
        <w:t xml:space="preserve">. </w:t>
      </w:r>
      <w:r w:rsidRPr="002D7EBD">
        <w:rPr>
          <w:i/>
        </w:rPr>
        <w:t xml:space="preserve">Int J Environ Res Public Health </w:t>
      </w:r>
      <w:r w:rsidRPr="002D7EBD">
        <w:t xml:space="preserve">2013, </w:t>
      </w:r>
      <w:r w:rsidRPr="002D7EBD">
        <w:rPr>
          <w:b/>
        </w:rPr>
        <w:t>10</w:t>
      </w:r>
      <w:r w:rsidRPr="002D7EBD">
        <w:t>(8):3502-3517.</w:t>
      </w:r>
    </w:p>
    <w:p w14:paraId="3C966042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74.</w:t>
      </w:r>
      <w:r w:rsidRPr="002D7EBD">
        <w:tab/>
        <w:t xml:space="preserve">Kilani H, Al-Hazzaa H, Waly MI, Musaiger A: </w:t>
      </w:r>
      <w:r w:rsidRPr="002D7EBD">
        <w:rPr>
          <w:b/>
        </w:rPr>
        <w:t>Lifestyle Habits: Diet, physical activity and sleep duration among Omani adolescents</w:t>
      </w:r>
      <w:r w:rsidRPr="002D7EBD">
        <w:t xml:space="preserve">. </w:t>
      </w:r>
      <w:r w:rsidRPr="002D7EBD">
        <w:rPr>
          <w:i/>
        </w:rPr>
        <w:t xml:space="preserve">Sultan Qaboos Univ Med J </w:t>
      </w:r>
      <w:r w:rsidRPr="002D7EBD">
        <w:t xml:space="preserve">2013, </w:t>
      </w:r>
      <w:r w:rsidRPr="002D7EBD">
        <w:rPr>
          <w:b/>
        </w:rPr>
        <w:t>13</w:t>
      </w:r>
      <w:r w:rsidRPr="002D7EBD">
        <w:t>(4):510-519.</w:t>
      </w:r>
    </w:p>
    <w:p w14:paraId="2DC33AEF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75.</w:t>
      </w:r>
      <w:r w:rsidRPr="002D7EBD">
        <w:tab/>
        <w:t xml:space="preserve">*Kneffel Z, Goebel R, Alkhatib A: </w:t>
      </w:r>
      <w:r w:rsidRPr="002D7EBD">
        <w:rPr>
          <w:b/>
        </w:rPr>
        <w:t>Car-diovascular risk factors and their re-sponses to a 10 weeks training pro-gram in young Qatari adults</w:t>
      </w:r>
      <w:r w:rsidRPr="002D7EBD">
        <w:t xml:space="preserve">. </w:t>
      </w:r>
      <w:r w:rsidRPr="002D7EBD">
        <w:rPr>
          <w:i/>
        </w:rPr>
        <w:t xml:space="preserve">Obes Res Open J </w:t>
      </w:r>
      <w:r w:rsidRPr="002D7EBD">
        <w:t xml:space="preserve">2015, </w:t>
      </w:r>
      <w:r w:rsidRPr="002D7EBD">
        <w:rPr>
          <w:b/>
        </w:rPr>
        <w:t>2</w:t>
      </w:r>
      <w:r w:rsidRPr="002D7EBD">
        <w:t>(2):57-63.</w:t>
      </w:r>
    </w:p>
    <w:p w14:paraId="4B1DAA94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76.</w:t>
      </w:r>
      <w:r w:rsidRPr="002D7EBD">
        <w:tab/>
        <w:t xml:space="preserve">*Koura MR, Al-Dabal BK, Rasheed P, Al-Sowielem LS, Makki SM: </w:t>
      </w:r>
      <w:r w:rsidRPr="002D7EBD">
        <w:rPr>
          <w:b/>
        </w:rPr>
        <w:t>Prehypertension among young adult females in Dammam, Saudi Arabia</w:t>
      </w:r>
      <w:r w:rsidRPr="002D7EBD">
        <w:t xml:space="preserve">. </w:t>
      </w:r>
      <w:r w:rsidRPr="002D7EBD">
        <w:rPr>
          <w:i/>
        </w:rPr>
        <w:t xml:space="preserve">East Mediterr Health J </w:t>
      </w:r>
      <w:r w:rsidRPr="002D7EBD">
        <w:t xml:space="preserve">2013, </w:t>
      </w:r>
      <w:r w:rsidRPr="002D7EBD">
        <w:rPr>
          <w:b/>
        </w:rPr>
        <w:t>19</w:t>
      </w:r>
      <w:r w:rsidRPr="002D7EBD">
        <w:t>(10):899-900.</w:t>
      </w:r>
    </w:p>
    <w:p w14:paraId="60131839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lastRenderedPageBreak/>
        <w:t>77.</w:t>
      </w:r>
      <w:r w:rsidRPr="002D7EBD">
        <w:tab/>
        <w:t xml:space="preserve">*Mabry RM, Winkler EA, Reeves MM, Eakin EG, Owen N: </w:t>
      </w:r>
      <w:r w:rsidRPr="002D7EBD">
        <w:rPr>
          <w:b/>
        </w:rPr>
        <w:t>Associations of physical activity and sitting time with the metabolic syndrome among Omani adults</w:t>
      </w:r>
      <w:r w:rsidRPr="002D7EBD">
        <w:t xml:space="preserve">. </w:t>
      </w:r>
      <w:r w:rsidRPr="002D7EBD">
        <w:rPr>
          <w:i/>
        </w:rPr>
        <w:t xml:space="preserve">Obesity (Silver Spring) </w:t>
      </w:r>
      <w:r w:rsidRPr="002D7EBD">
        <w:t xml:space="preserve">2012, </w:t>
      </w:r>
      <w:r w:rsidRPr="002D7EBD">
        <w:rPr>
          <w:b/>
        </w:rPr>
        <w:t>20</w:t>
      </w:r>
      <w:r w:rsidRPr="002D7EBD">
        <w:t>(11):2290-2295.</w:t>
      </w:r>
    </w:p>
    <w:p w14:paraId="14FC2694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78.</w:t>
      </w:r>
      <w:r w:rsidRPr="002D7EBD">
        <w:tab/>
        <w:t xml:space="preserve">*Mabry RM, Winkler EA, Reeves MM, Eakin EG, Owen N: </w:t>
      </w:r>
      <w:r w:rsidRPr="002D7EBD">
        <w:rPr>
          <w:b/>
        </w:rPr>
        <w:t>Correlates of Omani adults' physical inactivity and sitting time</w:t>
      </w:r>
      <w:r w:rsidRPr="002D7EBD">
        <w:t xml:space="preserve">. </w:t>
      </w:r>
      <w:r w:rsidRPr="002D7EBD">
        <w:rPr>
          <w:i/>
        </w:rPr>
        <w:t xml:space="preserve">Public Health Nutr </w:t>
      </w:r>
      <w:r w:rsidRPr="002D7EBD">
        <w:t xml:space="preserve">2012, </w:t>
      </w:r>
      <w:r w:rsidRPr="002D7EBD">
        <w:rPr>
          <w:b/>
        </w:rPr>
        <w:t>16</w:t>
      </w:r>
      <w:r w:rsidRPr="002D7EBD">
        <w:t>(1):65-72.</w:t>
      </w:r>
    </w:p>
    <w:p w14:paraId="7752B86D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79.</w:t>
      </w:r>
      <w:r w:rsidRPr="002D7EBD">
        <w:tab/>
        <w:t xml:space="preserve">*Mabry RM, Al-Busaidi ZQ, Reeves MM, Owen N, Eakin EG: </w:t>
      </w:r>
      <w:r w:rsidRPr="002D7EBD">
        <w:rPr>
          <w:b/>
        </w:rPr>
        <w:t>Addressing physical inactivity in Omani adults: perceptions of public health managers</w:t>
      </w:r>
      <w:r w:rsidRPr="002D7EBD">
        <w:t xml:space="preserve">. </w:t>
      </w:r>
      <w:r w:rsidRPr="002D7EBD">
        <w:rPr>
          <w:i/>
        </w:rPr>
        <w:t xml:space="preserve">Public Health Nutr </w:t>
      </w:r>
      <w:r w:rsidRPr="002D7EBD">
        <w:t>2013:1-8.</w:t>
      </w:r>
    </w:p>
    <w:p w14:paraId="645083F0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80.</w:t>
      </w:r>
      <w:r w:rsidRPr="002D7EBD">
        <w:tab/>
        <w:t xml:space="preserve">*Mahfouz AA, Abdelmoneim I, Khan MY, Daffalla AA, Diab MM, Al-Gelban KS, Moussa H: </w:t>
      </w:r>
      <w:r w:rsidRPr="002D7EBD">
        <w:rPr>
          <w:b/>
        </w:rPr>
        <w:t>Obesity and related behaviors among adolescent school boys in Abha City, Southwestern Saudi Arabia</w:t>
      </w:r>
      <w:r w:rsidRPr="002D7EBD">
        <w:t xml:space="preserve">. </w:t>
      </w:r>
      <w:r w:rsidRPr="002D7EBD">
        <w:rPr>
          <w:i/>
        </w:rPr>
        <w:t xml:space="preserve">J Trop Pediatr </w:t>
      </w:r>
      <w:r w:rsidRPr="002D7EBD">
        <w:t xml:space="preserve">2008, </w:t>
      </w:r>
      <w:r w:rsidRPr="002D7EBD">
        <w:rPr>
          <w:b/>
        </w:rPr>
        <w:t>54</w:t>
      </w:r>
      <w:r w:rsidRPr="002D7EBD">
        <w:t>(2):120-124.</w:t>
      </w:r>
    </w:p>
    <w:p w14:paraId="49119197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81.</w:t>
      </w:r>
      <w:r w:rsidRPr="002D7EBD">
        <w:tab/>
        <w:t xml:space="preserve">*Mahfouz AA, Shatoor AS, Khan MY, Daffalla AA, Mostafa OA, Hassanein MA: </w:t>
      </w:r>
      <w:r w:rsidRPr="002D7EBD">
        <w:rPr>
          <w:b/>
        </w:rPr>
        <w:t>Nutrition, physical activity, and gender risks for adolescent obesity in Southwestern Saudi Arabia</w:t>
      </w:r>
      <w:r w:rsidRPr="002D7EBD">
        <w:t xml:space="preserve">. </w:t>
      </w:r>
      <w:r w:rsidRPr="002D7EBD">
        <w:rPr>
          <w:i/>
        </w:rPr>
        <w:t xml:space="preserve">Saudi J Gastroenterol </w:t>
      </w:r>
      <w:r w:rsidRPr="002D7EBD">
        <w:t xml:space="preserve">2011, </w:t>
      </w:r>
      <w:r w:rsidRPr="002D7EBD">
        <w:rPr>
          <w:b/>
        </w:rPr>
        <w:t>17</w:t>
      </w:r>
      <w:r w:rsidRPr="002D7EBD">
        <w:t>(5):318-322.</w:t>
      </w:r>
    </w:p>
    <w:p w14:paraId="3F245EAD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82.</w:t>
      </w:r>
      <w:r w:rsidRPr="002D7EBD">
        <w:tab/>
        <w:t>*Memish ZA, El Bcheraoui C, Tuffaha M, Robinson M, Daoud F, Jaber S, Mikhitarian S, Al Saeedi M, AlMazroa MA, Mokdad AH</w:t>
      </w:r>
      <w:r w:rsidRPr="002D7EBD">
        <w:rPr>
          <w:i/>
        </w:rPr>
        <w:t xml:space="preserve"> et al</w:t>
      </w:r>
      <w:r w:rsidRPr="002D7EBD">
        <w:t xml:space="preserve">: </w:t>
      </w:r>
      <w:r w:rsidRPr="002D7EBD">
        <w:rPr>
          <w:b/>
        </w:rPr>
        <w:t>Obesity and associated factors--Kingdom of Saudi Arabia, 2013</w:t>
      </w:r>
      <w:r w:rsidRPr="002D7EBD">
        <w:t xml:space="preserve">. </w:t>
      </w:r>
      <w:r w:rsidRPr="002D7EBD">
        <w:rPr>
          <w:i/>
        </w:rPr>
        <w:t xml:space="preserve">Prev Chronic Dis </w:t>
      </w:r>
      <w:r w:rsidRPr="002D7EBD">
        <w:t xml:space="preserve">2014, </w:t>
      </w:r>
      <w:r w:rsidRPr="002D7EBD">
        <w:rPr>
          <w:b/>
        </w:rPr>
        <w:t>11</w:t>
      </w:r>
      <w:r w:rsidRPr="002D7EBD">
        <w:t>:E174.</w:t>
      </w:r>
    </w:p>
    <w:p w14:paraId="41FD8535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83.</w:t>
      </w:r>
      <w:r w:rsidRPr="002D7EBD">
        <w:tab/>
        <w:t xml:space="preserve">*Midhet FM, Sharaf FK: </w:t>
      </w:r>
      <w:r w:rsidRPr="002D7EBD">
        <w:rPr>
          <w:b/>
        </w:rPr>
        <w:t>Impact of health education on lifestyles in central Saudi Arabia</w:t>
      </w:r>
      <w:r w:rsidRPr="002D7EBD">
        <w:t xml:space="preserve">. </w:t>
      </w:r>
      <w:r w:rsidRPr="002D7EBD">
        <w:rPr>
          <w:i/>
        </w:rPr>
        <w:t xml:space="preserve">Saudi Med J </w:t>
      </w:r>
      <w:r w:rsidRPr="002D7EBD">
        <w:t xml:space="preserve">2011, </w:t>
      </w:r>
      <w:r w:rsidRPr="002D7EBD">
        <w:rPr>
          <w:b/>
        </w:rPr>
        <w:t>32</w:t>
      </w:r>
      <w:r w:rsidRPr="002D7EBD">
        <w:t>(1):71-76.</w:t>
      </w:r>
    </w:p>
    <w:p w14:paraId="334C38E6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84.</w:t>
      </w:r>
      <w:r w:rsidRPr="002D7EBD">
        <w:tab/>
        <w:t xml:space="preserve">*Moradi-Lakeh M, El Bcheraoui C, Tuffaha M, Daoud F, Al Saeedi M, Basulaiman M, Memish ZA, AlMazroa MA, Al Rabeeah AA, Mokdad AH: </w:t>
      </w:r>
      <w:r w:rsidRPr="002D7EBD">
        <w:rPr>
          <w:b/>
        </w:rPr>
        <w:t>Self-Rated Health Among Saudi Adults: Findings from a National Survey, 2013</w:t>
      </w:r>
      <w:r w:rsidRPr="002D7EBD">
        <w:t xml:space="preserve">. </w:t>
      </w:r>
      <w:r w:rsidRPr="002D7EBD">
        <w:rPr>
          <w:i/>
        </w:rPr>
        <w:t xml:space="preserve">J Community Health </w:t>
      </w:r>
      <w:r w:rsidRPr="002D7EBD">
        <w:t xml:space="preserve">2015, </w:t>
      </w:r>
      <w:r w:rsidRPr="002D7EBD">
        <w:rPr>
          <w:b/>
        </w:rPr>
        <w:t>40</w:t>
      </w:r>
      <w:r w:rsidRPr="002D7EBD">
        <w:t>(5):920-926.</w:t>
      </w:r>
    </w:p>
    <w:p w14:paraId="1090EAFD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85.</w:t>
      </w:r>
      <w:r w:rsidRPr="002D7EBD">
        <w:tab/>
        <w:t xml:space="preserve">*Muhairi SJ, Mehairi AE, Khouri AA, Naqbi MM, Maskari FA, Al Kaabi J, Al Dhaheri AS, Nagelkerke N, Shah SM: </w:t>
      </w:r>
      <w:r w:rsidRPr="002D7EBD">
        <w:rPr>
          <w:b/>
        </w:rPr>
        <w:t>Vitamin D deficiency among healthy adolescents in Al Ain, United Arab Emirates</w:t>
      </w:r>
      <w:r w:rsidRPr="002D7EBD">
        <w:t xml:space="preserve">. </w:t>
      </w:r>
      <w:r w:rsidRPr="002D7EBD">
        <w:rPr>
          <w:i/>
        </w:rPr>
        <w:t xml:space="preserve">BMC Public Health </w:t>
      </w:r>
      <w:r w:rsidRPr="002D7EBD">
        <w:t xml:space="preserve">2013, </w:t>
      </w:r>
      <w:r w:rsidRPr="002D7EBD">
        <w:rPr>
          <w:b/>
        </w:rPr>
        <w:t>13</w:t>
      </w:r>
      <w:r w:rsidRPr="002D7EBD">
        <w:t>:33.</w:t>
      </w:r>
    </w:p>
    <w:p w14:paraId="55F473A0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86.</w:t>
      </w:r>
      <w:r w:rsidRPr="002D7EBD">
        <w:tab/>
        <w:t xml:space="preserve">*Musaiger AO, Al-Kandari FI, Al-Mannai M, Al-Faraj AM, Bouriki FA, Shehab FS, Al-Dabous LA, Al-Qalaf WB: </w:t>
      </w:r>
      <w:r w:rsidRPr="002D7EBD">
        <w:rPr>
          <w:b/>
        </w:rPr>
        <w:t>Perceived barriers to weight maintenance among university students in Kuwait: the role of gender and obesity</w:t>
      </w:r>
      <w:r w:rsidRPr="002D7EBD">
        <w:t xml:space="preserve">. </w:t>
      </w:r>
      <w:r w:rsidRPr="002D7EBD">
        <w:rPr>
          <w:i/>
        </w:rPr>
        <w:t xml:space="preserve">Environ Health Prev Med </w:t>
      </w:r>
      <w:r w:rsidRPr="002D7EBD">
        <w:t>2014.</w:t>
      </w:r>
    </w:p>
    <w:p w14:paraId="001705D8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87.</w:t>
      </w:r>
      <w:r w:rsidRPr="002D7EBD">
        <w:tab/>
        <w:t xml:space="preserve">*Musaiger AO, Zagzoog N: </w:t>
      </w:r>
      <w:r w:rsidRPr="002D7EBD">
        <w:rPr>
          <w:b/>
        </w:rPr>
        <w:t>Dietary and lifestyle habits among adolescent girls in Saudi Arabia: A comparison between private and government schools</w:t>
      </w:r>
      <w:r w:rsidRPr="002D7EBD">
        <w:t xml:space="preserve">. </w:t>
      </w:r>
      <w:r w:rsidRPr="002D7EBD">
        <w:rPr>
          <w:i/>
        </w:rPr>
        <w:t xml:space="preserve">Nutrition &amp; Food Science </w:t>
      </w:r>
      <w:r w:rsidRPr="002D7EBD">
        <w:t xml:space="preserve">2013, </w:t>
      </w:r>
      <w:r w:rsidRPr="002D7EBD">
        <w:rPr>
          <w:b/>
        </w:rPr>
        <w:t>43</w:t>
      </w:r>
      <w:r w:rsidRPr="002D7EBD">
        <w:t>(6):605-610.</w:t>
      </w:r>
    </w:p>
    <w:p w14:paraId="761F57FE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88.</w:t>
      </w:r>
      <w:r w:rsidRPr="002D7EBD">
        <w:tab/>
        <w:t xml:space="preserve">*Platat C, Jarrar A: </w:t>
      </w:r>
      <w:r w:rsidRPr="002D7EBD">
        <w:rPr>
          <w:b/>
        </w:rPr>
        <w:t>Reliability and validity of a physical activity questionnaire in children</w:t>
      </w:r>
      <w:r w:rsidRPr="002D7EBD">
        <w:t xml:space="preserve">. </w:t>
      </w:r>
      <w:r w:rsidRPr="002D7EBD">
        <w:rPr>
          <w:i/>
        </w:rPr>
        <w:t xml:space="preserve">Int J Food Sci Nutr </w:t>
      </w:r>
      <w:r w:rsidRPr="002D7EBD">
        <w:t xml:space="preserve">2011, </w:t>
      </w:r>
      <w:r w:rsidRPr="002D7EBD">
        <w:rPr>
          <w:b/>
        </w:rPr>
        <w:t>63</w:t>
      </w:r>
      <w:r w:rsidRPr="002D7EBD">
        <w:t>(6):637-644.</w:t>
      </w:r>
    </w:p>
    <w:p w14:paraId="0F604FC3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89.</w:t>
      </w:r>
      <w:r w:rsidRPr="002D7EBD">
        <w:tab/>
        <w:t xml:space="preserve">*Rouzi AA, Al-Sibiani SA, Al-Senani NS, Radaddi RM, Ardawi MS: </w:t>
      </w:r>
      <w:r w:rsidRPr="002D7EBD">
        <w:rPr>
          <w:b/>
        </w:rPr>
        <w:t>Independent predictors of all osteoporosis-related fractures among healthy Saudi postmenopausal women: the CEOR Study</w:t>
      </w:r>
      <w:r w:rsidRPr="002D7EBD">
        <w:t xml:space="preserve">. </w:t>
      </w:r>
      <w:r w:rsidRPr="002D7EBD">
        <w:rPr>
          <w:i/>
        </w:rPr>
        <w:t xml:space="preserve">Bone </w:t>
      </w:r>
      <w:r w:rsidRPr="002D7EBD">
        <w:t xml:space="preserve">2011, </w:t>
      </w:r>
      <w:r w:rsidRPr="002D7EBD">
        <w:rPr>
          <w:b/>
        </w:rPr>
        <w:t>50</w:t>
      </w:r>
      <w:r w:rsidRPr="002D7EBD">
        <w:t>(3):713-722.</w:t>
      </w:r>
    </w:p>
    <w:p w14:paraId="70A954A1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90.</w:t>
      </w:r>
      <w:r w:rsidRPr="002D7EBD">
        <w:tab/>
        <w:t xml:space="preserve">*Sadiya A, Abdi S, Abusnana S: </w:t>
      </w:r>
      <w:r w:rsidRPr="002D7EBD">
        <w:rPr>
          <w:b/>
        </w:rPr>
        <w:t>Lifestyle Intervention for Weight Loss: a group-based program for Emiratis in Ajman, United Arab Emirates</w:t>
      </w:r>
      <w:r w:rsidRPr="002D7EBD">
        <w:t xml:space="preserve">. </w:t>
      </w:r>
      <w:r w:rsidRPr="002D7EBD">
        <w:rPr>
          <w:i/>
        </w:rPr>
        <w:t xml:space="preserve">Diabetes Metab Syndr Obes </w:t>
      </w:r>
      <w:r w:rsidRPr="002D7EBD">
        <w:t xml:space="preserve">2016, </w:t>
      </w:r>
      <w:r w:rsidRPr="002D7EBD">
        <w:rPr>
          <w:b/>
        </w:rPr>
        <w:t>9</w:t>
      </w:r>
      <w:r w:rsidRPr="002D7EBD">
        <w:t>:101-108.</w:t>
      </w:r>
    </w:p>
    <w:p w14:paraId="1BD42939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91.</w:t>
      </w:r>
      <w:r w:rsidRPr="002D7EBD">
        <w:tab/>
        <w:t xml:space="preserve">*Salman RA, Al-Rubeaan KA: </w:t>
      </w:r>
      <w:r w:rsidRPr="002D7EBD">
        <w:rPr>
          <w:b/>
        </w:rPr>
        <w:t>Incidence and risk factors of hypertension among Saudi type 2 diabetes adult patients: an 11-year prospective randomized study</w:t>
      </w:r>
      <w:r w:rsidRPr="002D7EBD">
        <w:t xml:space="preserve">. </w:t>
      </w:r>
      <w:r w:rsidRPr="002D7EBD">
        <w:rPr>
          <w:i/>
        </w:rPr>
        <w:t xml:space="preserve">J Diabetes Complications </w:t>
      </w:r>
      <w:r w:rsidRPr="002D7EBD">
        <w:t xml:space="preserve">2009, </w:t>
      </w:r>
      <w:r w:rsidRPr="002D7EBD">
        <w:rPr>
          <w:b/>
        </w:rPr>
        <w:t>23</w:t>
      </w:r>
      <w:r w:rsidRPr="002D7EBD">
        <w:t>(2):95-101.</w:t>
      </w:r>
    </w:p>
    <w:p w14:paraId="32195096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92.</w:t>
      </w:r>
      <w:r w:rsidRPr="002D7EBD">
        <w:tab/>
        <w:t xml:space="preserve">*Serour M, Alqhenaei H, Al-Saqabi S, Mustafa AR, Ben-Nakhi A: </w:t>
      </w:r>
      <w:r w:rsidRPr="002D7EBD">
        <w:rPr>
          <w:b/>
        </w:rPr>
        <w:t>Cultural factors and patients' adherence to lifestyle measures</w:t>
      </w:r>
      <w:r w:rsidRPr="002D7EBD">
        <w:t xml:space="preserve">. </w:t>
      </w:r>
      <w:r w:rsidRPr="002D7EBD">
        <w:rPr>
          <w:i/>
        </w:rPr>
        <w:t xml:space="preserve">Br J Gen Pract </w:t>
      </w:r>
      <w:r w:rsidRPr="002D7EBD">
        <w:t xml:space="preserve">2007, </w:t>
      </w:r>
      <w:r w:rsidRPr="002D7EBD">
        <w:rPr>
          <w:b/>
        </w:rPr>
        <w:t>57</w:t>
      </w:r>
      <w:r w:rsidRPr="002D7EBD">
        <w:t>(537):291-295.</w:t>
      </w:r>
    </w:p>
    <w:p w14:paraId="2552D38A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93.</w:t>
      </w:r>
      <w:r w:rsidRPr="002D7EBD">
        <w:tab/>
        <w:t xml:space="preserve">*Shah SM, Loney T, Sheek-Hussein M, El Sadig M, Al Dhaheri S, El Barazi I, Al Marzouqi L, Aw TC, Ali R: </w:t>
      </w:r>
      <w:r w:rsidRPr="002D7EBD">
        <w:rPr>
          <w:b/>
        </w:rPr>
        <w:t>Hypertension prevalence, awareness, treatment, and control, in male South Asian immigrants in the United Arab Emirates: a cross-sectional study</w:t>
      </w:r>
      <w:r w:rsidRPr="002D7EBD">
        <w:t xml:space="preserve">. </w:t>
      </w:r>
      <w:r w:rsidRPr="002D7EBD">
        <w:rPr>
          <w:i/>
        </w:rPr>
        <w:t xml:space="preserve">BMC Cardiovasc Disord </w:t>
      </w:r>
      <w:r w:rsidRPr="002D7EBD">
        <w:t xml:space="preserve">2015, </w:t>
      </w:r>
      <w:r w:rsidRPr="002D7EBD">
        <w:rPr>
          <w:b/>
        </w:rPr>
        <w:t>15</w:t>
      </w:r>
      <w:r w:rsidRPr="002D7EBD">
        <w:t>:30.</w:t>
      </w:r>
    </w:p>
    <w:p w14:paraId="2D093914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lastRenderedPageBreak/>
        <w:t>94.</w:t>
      </w:r>
      <w:r w:rsidRPr="002D7EBD">
        <w:tab/>
        <w:t xml:space="preserve">*Sharaf F: </w:t>
      </w:r>
      <w:r w:rsidRPr="002D7EBD">
        <w:rPr>
          <w:b/>
        </w:rPr>
        <w:t>Impact of health education on compliance among patients of chronic diseases in Al Qassim, Saudi Arabia</w:t>
      </w:r>
      <w:r w:rsidRPr="002D7EBD">
        <w:t xml:space="preserve">. </w:t>
      </w:r>
      <w:r w:rsidRPr="002D7EBD">
        <w:rPr>
          <w:i/>
        </w:rPr>
        <w:t xml:space="preserve">Int J Health Sci (Qassim) </w:t>
      </w:r>
      <w:r w:rsidRPr="002D7EBD">
        <w:t xml:space="preserve">2011, </w:t>
      </w:r>
      <w:r w:rsidRPr="002D7EBD">
        <w:rPr>
          <w:b/>
        </w:rPr>
        <w:t>4</w:t>
      </w:r>
      <w:r w:rsidRPr="002D7EBD">
        <w:t>(2):139-148.</w:t>
      </w:r>
    </w:p>
    <w:p w14:paraId="7AF0560E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95.</w:t>
      </w:r>
      <w:r w:rsidRPr="002D7EBD">
        <w:tab/>
        <w:t xml:space="preserve">Sulaiman N, Hamdan A, Al-Bedri DA-LM, Young D: </w:t>
      </w:r>
      <w:r w:rsidRPr="002D7EBD">
        <w:rPr>
          <w:b/>
        </w:rPr>
        <w:t>Diabetes knowledge and attitudes towards prevention and health promotion: qualitative study in Sharjah, United Arab Emirates</w:t>
      </w:r>
      <w:r w:rsidRPr="002D7EBD">
        <w:t xml:space="preserve">. </w:t>
      </w:r>
      <w:r w:rsidRPr="002D7EBD">
        <w:rPr>
          <w:i/>
        </w:rPr>
        <w:t xml:space="preserve">International Journal of Food Safety, Nutrition and Public Health </w:t>
      </w:r>
      <w:r w:rsidRPr="002D7EBD">
        <w:t xml:space="preserve">2009, </w:t>
      </w:r>
      <w:r w:rsidRPr="002D7EBD">
        <w:rPr>
          <w:b/>
        </w:rPr>
        <w:t>2</w:t>
      </w:r>
      <w:r w:rsidRPr="002D7EBD">
        <w:t>(1):78-88.</w:t>
      </w:r>
    </w:p>
    <w:p w14:paraId="6F72DDC9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96.</w:t>
      </w:r>
      <w:r w:rsidRPr="002D7EBD">
        <w:tab/>
        <w:t xml:space="preserve">*Taha AZ: </w:t>
      </w:r>
      <w:r w:rsidRPr="002D7EBD">
        <w:rPr>
          <w:b/>
        </w:rPr>
        <w:t>Self-reported knowledge and pattern of physical activity among school students in Al Khobar, Saudi Arabia</w:t>
      </w:r>
      <w:r w:rsidRPr="002D7EBD">
        <w:t xml:space="preserve">. </w:t>
      </w:r>
      <w:r w:rsidRPr="002D7EBD">
        <w:rPr>
          <w:i/>
        </w:rPr>
        <w:t xml:space="preserve">East Mediterr Health J </w:t>
      </w:r>
      <w:r w:rsidRPr="002D7EBD">
        <w:t xml:space="preserve">2008, </w:t>
      </w:r>
      <w:r w:rsidRPr="002D7EBD">
        <w:rPr>
          <w:b/>
        </w:rPr>
        <w:t>14</w:t>
      </w:r>
      <w:r w:rsidRPr="002D7EBD">
        <w:t>(2):344-355.</w:t>
      </w:r>
    </w:p>
    <w:p w14:paraId="10A6D08F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97.</w:t>
      </w:r>
      <w:r w:rsidRPr="002D7EBD">
        <w:tab/>
        <w:t xml:space="preserve">*Tomar RH, Hashim MH, Al-Qahtani MH: </w:t>
      </w:r>
      <w:r w:rsidRPr="002D7EBD">
        <w:rPr>
          <w:b/>
        </w:rPr>
        <w:t>Effects of a 12-week aerobic training on glycemic control in type 2 diabetes mellitus male patients</w:t>
      </w:r>
      <w:r w:rsidRPr="002D7EBD">
        <w:t xml:space="preserve">. </w:t>
      </w:r>
      <w:r w:rsidRPr="002D7EBD">
        <w:rPr>
          <w:i/>
        </w:rPr>
        <w:t xml:space="preserve">Saudi Med J </w:t>
      </w:r>
      <w:r w:rsidRPr="002D7EBD">
        <w:t xml:space="preserve">2013, </w:t>
      </w:r>
      <w:r w:rsidRPr="002D7EBD">
        <w:rPr>
          <w:b/>
        </w:rPr>
        <w:t>34</w:t>
      </w:r>
      <w:r w:rsidRPr="002D7EBD">
        <w:t>(7):757-759.</w:t>
      </w:r>
    </w:p>
    <w:p w14:paraId="5F85B752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98.</w:t>
      </w:r>
      <w:r w:rsidRPr="002D7EBD">
        <w:tab/>
        <w:t>*Tuffaha M, El Bcheraoui C, Daoud F, Al Hussaini HA, Alamri F, Al Saeedi M, Basulaiman M, Memish ZA, AlMazroa MA, Al Rabeeah AA</w:t>
      </w:r>
      <w:r w:rsidRPr="002D7EBD">
        <w:rPr>
          <w:i/>
        </w:rPr>
        <w:t xml:space="preserve"> et al</w:t>
      </w:r>
      <w:r w:rsidRPr="002D7EBD">
        <w:t xml:space="preserve">: </w:t>
      </w:r>
      <w:r w:rsidRPr="002D7EBD">
        <w:rPr>
          <w:b/>
        </w:rPr>
        <w:t>Deficiencies Under Plenty of Sun: Vitamin D Status among Adults in the Kingdom of Saudi Arabia, 2013</w:t>
      </w:r>
      <w:r w:rsidRPr="002D7EBD">
        <w:t xml:space="preserve">. </w:t>
      </w:r>
      <w:r w:rsidRPr="002D7EBD">
        <w:rPr>
          <w:i/>
        </w:rPr>
        <w:t xml:space="preserve">N Am J Med Sci </w:t>
      </w:r>
      <w:r w:rsidRPr="002D7EBD">
        <w:t xml:space="preserve">2015, </w:t>
      </w:r>
      <w:r w:rsidRPr="002D7EBD">
        <w:rPr>
          <w:b/>
        </w:rPr>
        <w:t>7</w:t>
      </w:r>
      <w:r w:rsidRPr="002D7EBD">
        <w:t>(10):467-475.</w:t>
      </w:r>
    </w:p>
    <w:p w14:paraId="28C8FF8B" w14:textId="77777777" w:rsidR="002D7EBD" w:rsidRPr="002D7EBD" w:rsidRDefault="002D7EBD" w:rsidP="002D7EBD">
      <w:pPr>
        <w:pStyle w:val="EndNoteBibliography"/>
        <w:spacing w:after="0"/>
        <w:ind w:left="720" w:hanging="720"/>
      </w:pPr>
      <w:r w:rsidRPr="002D7EBD">
        <w:t>99.</w:t>
      </w:r>
      <w:r w:rsidRPr="002D7EBD">
        <w:tab/>
        <w:t xml:space="preserve">*Yousef S, Eapen V, Zoubeidi T, Mabrouk A: </w:t>
      </w:r>
      <w:r w:rsidRPr="002D7EBD">
        <w:rPr>
          <w:b/>
        </w:rPr>
        <w:t>Behavioral Correlation with Television Viewing and Videogame Use among Children in the United Arab Emirates</w:t>
      </w:r>
      <w:r w:rsidRPr="002D7EBD">
        <w:t xml:space="preserve">. </w:t>
      </w:r>
      <w:r w:rsidRPr="002D7EBD">
        <w:rPr>
          <w:i/>
        </w:rPr>
        <w:t xml:space="preserve">Int J Psychiatry Clin Pract </w:t>
      </w:r>
      <w:r w:rsidRPr="002D7EBD">
        <w:t>2013.</w:t>
      </w:r>
    </w:p>
    <w:p w14:paraId="4F55D27C" w14:textId="77777777" w:rsidR="002D7EBD" w:rsidRPr="002D7EBD" w:rsidRDefault="002D7EBD" w:rsidP="002D7EBD">
      <w:pPr>
        <w:pStyle w:val="EndNoteBibliography"/>
        <w:ind w:left="720" w:hanging="720"/>
      </w:pPr>
      <w:r w:rsidRPr="002D7EBD">
        <w:t>100.</w:t>
      </w:r>
      <w:r w:rsidRPr="002D7EBD">
        <w:tab/>
        <w:t xml:space="preserve">*Youssef RM, Al Shafie K, Al-Mukhaini M, Al-Balushi H: </w:t>
      </w:r>
      <w:r w:rsidRPr="002D7EBD">
        <w:rPr>
          <w:b/>
        </w:rPr>
        <w:t>Physical activity and perceived barriers among high-school students in Muscat, Oman</w:t>
      </w:r>
      <w:r w:rsidRPr="002D7EBD">
        <w:t xml:space="preserve">. </w:t>
      </w:r>
      <w:r w:rsidRPr="002D7EBD">
        <w:rPr>
          <w:i/>
        </w:rPr>
        <w:t xml:space="preserve">East Mediterr Health J </w:t>
      </w:r>
      <w:r w:rsidRPr="002D7EBD">
        <w:t xml:space="preserve">2013, </w:t>
      </w:r>
      <w:r w:rsidRPr="002D7EBD">
        <w:rPr>
          <w:b/>
        </w:rPr>
        <w:t>19</w:t>
      </w:r>
      <w:r w:rsidRPr="002D7EBD">
        <w:t>(9):759-768.</w:t>
      </w:r>
    </w:p>
    <w:p w14:paraId="36DACB09" w14:textId="3EA52E8E" w:rsidR="003D2522" w:rsidRPr="00D0247C" w:rsidRDefault="009F182D" w:rsidP="003D2522">
      <w:pPr>
        <w:rPr>
          <w:rFonts w:ascii="Times New Roman" w:hAnsi="Times New Roman" w:cs="Times New Roman"/>
        </w:rPr>
      </w:pPr>
      <w:r w:rsidRPr="00D0247C">
        <w:rPr>
          <w:rFonts w:ascii="Times New Roman" w:hAnsi="Times New Roman" w:cs="Times New Roman"/>
        </w:rPr>
        <w:fldChar w:fldCharType="end"/>
      </w:r>
    </w:p>
    <w:sectPr w:rsidR="003D2522" w:rsidRPr="00D0247C" w:rsidSect="00175B77">
      <w:pgSz w:w="16839" w:h="11907" w:orient="landscape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F7E7768"/>
    <w:multiLevelType w:val="hybridMultilevel"/>
    <w:tmpl w:val="8B92C05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Public Heal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r5wtrz350x28exzvy50aakew09rsfxts2z&quot;&gt;Library&lt;record-ids&gt;&lt;item&gt;474&lt;/item&gt;&lt;item&gt;1038&lt;/item&gt;&lt;item&gt;2644&lt;/item&gt;&lt;item&gt;2683&lt;/item&gt;&lt;item&gt;2686&lt;/item&gt;&lt;item&gt;2913&lt;/item&gt;&lt;item&gt;2932&lt;/item&gt;&lt;item&gt;2936&lt;/item&gt;&lt;item&gt;2946&lt;/item&gt;&lt;item&gt;2956&lt;/item&gt;&lt;item&gt;2957&lt;/item&gt;&lt;item&gt;2964&lt;/item&gt;&lt;item&gt;2977&lt;/item&gt;&lt;item&gt;2981&lt;/item&gt;&lt;item&gt;2999&lt;/item&gt;&lt;item&gt;3008&lt;/item&gt;&lt;item&gt;3009&lt;/item&gt;&lt;item&gt;3019&lt;/item&gt;&lt;item&gt;3027&lt;/item&gt;&lt;item&gt;3046&lt;/item&gt;&lt;item&gt;3047&lt;/item&gt;&lt;item&gt;3050&lt;/item&gt;&lt;item&gt;3076&lt;/item&gt;&lt;item&gt;3106&lt;/item&gt;&lt;item&gt;3119&lt;/item&gt;&lt;item&gt;3185&lt;/item&gt;&lt;item&gt;3188&lt;/item&gt;&lt;item&gt;3191&lt;/item&gt;&lt;item&gt;3203&lt;/item&gt;&lt;item&gt;3216&lt;/item&gt;&lt;item&gt;3224&lt;/item&gt;&lt;item&gt;3280&lt;/item&gt;&lt;item&gt;3323&lt;/item&gt;&lt;item&gt;3327&lt;/item&gt;&lt;item&gt;3330&lt;/item&gt;&lt;item&gt;3332&lt;/item&gt;&lt;item&gt;3341&lt;/item&gt;&lt;item&gt;3342&lt;/item&gt;&lt;item&gt;3384&lt;/item&gt;&lt;item&gt;3385&lt;/item&gt;&lt;item&gt;3386&lt;/item&gt;&lt;item&gt;3641&lt;/item&gt;&lt;item&gt;3644&lt;/item&gt;&lt;item&gt;3731&lt;/item&gt;&lt;item&gt;3732&lt;/item&gt;&lt;item&gt;3853&lt;/item&gt;&lt;item&gt;3856&lt;/item&gt;&lt;item&gt;3861&lt;/item&gt;&lt;item&gt;3869&lt;/item&gt;&lt;item&gt;3879&lt;/item&gt;&lt;item&gt;3886&lt;/item&gt;&lt;item&gt;3889&lt;/item&gt;&lt;item&gt;3893&lt;/item&gt;&lt;item&gt;3895&lt;/item&gt;&lt;item&gt;3903&lt;/item&gt;&lt;item&gt;3904&lt;/item&gt;&lt;item&gt;3906&lt;/item&gt;&lt;item&gt;3907&lt;/item&gt;&lt;item&gt;3910&lt;/item&gt;&lt;item&gt;3913&lt;/item&gt;&lt;item&gt;3914&lt;/item&gt;&lt;item&gt;3915&lt;/item&gt;&lt;item&gt;4032&lt;/item&gt;&lt;item&gt;4105&lt;/item&gt;&lt;item&gt;4106&lt;/item&gt;&lt;item&gt;4107&lt;/item&gt;&lt;item&gt;4108&lt;/item&gt;&lt;item&gt;4109&lt;/item&gt;&lt;item&gt;4110&lt;/item&gt;&lt;item&gt;4111&lt;/item&gt;&lt;item&gt;4112&lt;/item&gt;&lt;item&gt;4113&lt;/item&gt;&lt;item&gt;4114&lt;/item&gt;&lt;item&gt;4115&lt;/item&gt;&lt;item&gt;4116&lt;/item&gt;&lt;item&gt;4117&lt;/item&gt;&lt;item&gt;4119&lt;/item&gt;&lt;item&gt;4120&lt;/item&gt;&lt;item&gt;4122&lt;/item&gt;&lt;item&gt;4123&lt;/item&gt;&lt;item&gt;4124&lt;/item&gt;&lt;item&gt;4125&lt;/item&gt;&lt;item&gt;4126&lt;/item&gt;&lt;item&gt;4127&lt;/item&gt;&lt;item&gt;4128&lt;/item&gt;&lt;item&gt;4129&lt;/item&gt;&lt;item&gt;4130&lt;/item&gt;&lt;item&gt;4131&lt;/item&gt;&lt;item&gt;4132&lt;/item&gt;&lt;item&gt;4133&lt;/item&gt;&lt;item&gt;4134&lt;/item&gt;&lt;item&gt;4135&lt;/item&gt;&lt;item&gt;4136&lt;/item&gt;&lt;item&gt;4137&lt;/item&gt;&lt;item&gt;4138&lt;/item&gt;&lt;item&gt;4139&lt;/item&gt;&lt;item&gt;4140&lt;/item&gt;&lt;item&gt;4141&lt;/item&gt;&lt;item&gt;4142&lt;/item&gt;&lt;/record-ids&gt;&lt;/item&gt;&lt;/Libraries&gt;"/>
  </w:docVars>
  <w:rsids>
    <w:rsidRoot w:val="00175B77"/>
    <w:rsid w:val="00014EA9"/>
    <w:rsid w:val="00065A25"/>
    <w:rsid w:val="000E789F"/>
    <w:rsid w:val="00123492"/>
    <w:rsid w:val="00157941"/>
    <w:rsid w:val="00175B77"/>
    <w:rsid w:val="001764F2"/>
    <w:rsid w:val="001D70F7"/>
    <w:rsid w:val="00230556"/>
    <w:rsid w:val="0027339A"/>
    <w:rsid w:val="002D7EBD"/>
    <w:rsid w:val="003D2522"/>
    <w:rsid w:val="004640ED"/>
    <w:rsid w:val="004A63CC"/>
    <w:rsid w:val="00510517"/>
    <w:rsid w:val="0051410F"/>
    <w:rsid w:val="005B17C1"/>
    <w:rsid w:val="005E6B13"/>
    <w:rsid w:val="00666CE8"/>
    <w:rsid w:val="006E0B6D"/>
    <w:rsid w:val="006E579C"/>
    <w:rsid w:val="00704616"/>
    <w:rsid w:val="00705DEC"/>
    <w:rsid w:val="007513CA"/>
    <w:rsid w:val="00782E9E"/>
    <w:rsid w:val="007D0B34"/>
    <w:rsid w:val="00803DDE"/>
    <w:rsid w:val="009179FD"/>
    <w:rsid w:val="009828D8"/>
    <w:rsid w:val="009A5F7E"/>
    <w:rsid w:val="009F182D"/>
    <w:rsid w:val="00B22681"/>
    <w:rsid w:val="00B53256"/>
    <w:rsid w:val="00BB6597"/>
    <w:rsid w:val="00C06D1C"/>
    <w:rsid w:val="00C36788"/>
    <w:rsid w:val="00C721D0"/>
    <w:rsid w:val="00CE73C3"/>
    <w:rsid w:val="00D0247C"/>
    <w:rsid w:val="00D32708"/>
    <w:rsid w:val="00E14D7B"/>
    <w:rsid w:val="00E341B0"/>
    <w:rsid w:val="00E73E79"/>
    <w:rsid w:val="00E87AF8"/>
    <w:rsid w:val="00F552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C0EF914"/>
  <w15:docId w15:val="{AAFB5933-8940-43FC-BD5E-84AAA3B1B3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75B77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F182D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F182D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F182D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F182D"/>
    <w:rPr>
      <w:rFonts w:ascii="Calibri" w:hAnsi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9179F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179F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179F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179F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179F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179F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79FD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30986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943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3</Pages>
  <Words>22108</Words>
  <Characters>126016</Characters>
  <Application>Microsoft Office Word</Application>
  <DocSecurity>0</DocSecurity>
  <Lines>1050</Lines>
  <Paragraphs>2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ustralian Catholic University</Company>
  <LinksUpToDate>false</LinksUpToDate>
  <CharactersWithSpaces>1478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uth Mabry</dc:creator>
  <cp:lastModifiedBy>Ruth Mabry</cp:lastModifiedBy>
  <cp:revision>4</cp:revision>
  <dcterms:created xsi:type="dcterms:W3CDTF">2016-05-30T12:53:00Z</dcterms:created>
  <dcterms:modified xsi:type="dcterms:W3CDTF">2016-06-04T10:45:00Z</dcterms:modified>
</cp:coreProperties>
</file>